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9753304" w14:textId="5EB85C59" w:rsidR="00E25DC7" w:rsidRDefault="00E25DC7" w:rsidP="004D6957">
      <w:pPr>
        <w:jc w:val="center"/>
        <w:rPr>
          <w:b/>
          <w:sz w:val="40"/>
          <w:szCs w:val="40"/>
          <w:lang w:val="en-GB"/>
        </w:rPr>
      </w:pPr>
      <w:r>
        <w:rPr>
          <w:b/>
          <w:noProof/>
          <w:sz w:val="40"/>
          <w:szCs w:val="40"/>
        </w:rPr>
        <w:drawing>
          <wp:anchor distT="0" distB="0" distL="114300" distR="114300" simplePos="0" relativeHeight="251661312" behindDoc="1" locked="0" layoutInCell="1" allowOverlap="1" wp14:anchorId="11A01FB4" wp14:editId="3A69A6C6">
            <wp:simplePos x="0" y="0"/>
            <wp:positionH relativeFrom="column">
              <wp:posOffset>-782320</wp:posOffset>
            </wp:positionH>
            <wp:positionV relativeFrom="paragraph">
              <wp:posOffset>-537845</wp:posOffset>
            </wp:positionV>
            <wp:extent cx="8697595" cy="2057400"/>
            <wp:effectExtent l="76200" t="76200" r="141605" b="152400"/>
            <wp:wrapNone/>
            <wp:docPr id="4" name="Εικόνα 4" descr="Χωρίς τίτλ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Χωρίς τίτλο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lum bright="30000"/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97595" cy="20574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>
        <w:rPr>
          <w:b/>
          <w:noProof/>
          <w:sz w:val="40"/>
          <w:szCs w:val="40"/>
        </w:rPr>
        <w:drawing>
          <wp:anchor distT="0" distB="0" distL="114300" distR="114300" simplePos="0" relativeHeight="251659264" behindDoc="1" locked="0" layoutInCell="1" allowOverlap="1" wp14:anchorId="6E677107" wp14:editId="61BBB066">
            <wp:simplePos x="0" y="0"/>
            <wp:positionH relativeFrom="column">
              <wp:posOffset>-782320</wp:posOffset>
            </wp:positionH>
            <wp:positionV relativeFrom="paragraph">
              <wp:posOffset>-647065</wp:posOffset>
            </wp:positionV>
            <wp:extent cx="7787640" cy="16424910"/>
            <wp:effectExtent l="0" t="0" r="10160" b="8890"/>
            <wp:wrapNone/>
            <wp:docPr id="7" name="Εικόνα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787640" cy="164249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</w:p>
    <w:p w14:paraId="2E824360" w14:textId="3219515E" w:rsidR="00E25DC7" w:rsidRDefault="00E25DC7" w:rsidP="004D6957">
      <w:pPr>
        <w:jc w:val="center"/>
        <w:rPr>
          <w:b/>
          <w:sz w:val="40"/>
          <w:szCs w:val="40"/>
          <w:lang w:val="en-GB"/>
        </w:rPr>
      </w:pPr>
      <w:r>
        <w:rPr>
          <w:b/>
          <w:sz w:val="40"/>
          <w:szCs w:val="40"/>
          <w:lang w:val="en-GB"/>
        </w:rPr>
        <w:t>CURRICULUM VITAE</w:t>
      </w:r>
    </w:p>
    <w:p w14:paraId="565F94D6" w14:textId="77777777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2BDDC337" w14:textId="77777777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7596D6EA" w14:textId="5C414E41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36BFC937" w14:textId="77777777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769726B5" w14:textId="77777777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1FB4E4E4" w14:textId="77777777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79BDD179" w14:textId="77777777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0219F636" w14:textId="6BDCF32E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390734C8" w14:textId="77777777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6480BB37" w14:textId="39E6B772" w:rsidR="00E25DC7" w:rsidRDefault="00E25DC7" w:rsidP="004D6957">
      <w:pPr>
        <w:jc w:val="center"/>
        <w:rPr>
          <w:b/>
          <w:sz w:val="40"/>
          <w:szCs w:val="40"/>
          <w:lang w:val="en-GB"/>
        </w:rPr>
      </w:pPr>
      <w:r>
        <w:rPr>
          <w:b/>
          <w:noProof/>
          <w:sz w:val="40"/>
          <w:szCs w:val="40"/>
        </w:rPr>
        <mc:AlternateContent>
          <mc:Choice Requires="wps">
            <w:drawing>
              <wp:anchor distT="0" distB="0" distL="114300" distR="114300" simplePos="0" relativeHeight="251663360" behindDoc="1" locked="0" layoutInCell="1" allowOverlap="1" wp14:anchorId="570BBB2E" wp14:editId="4F7FFD07">
                <wp:simplePos x="0" y="0"/>
                <wp:positionH relativeFrom="column">
                  <wp:posOffset>-213995</wp:posOffset>
                </wp:positionH>
                <wp:positionV relativeFrom="paragraph">
                  <wp:posOffset>252730</wp:posOffset>
                </wp:positionV>
                <wp:extent cx="6687185" cy="2073910"/>
                <wp:effectExtent l="73660" t="80645" r="97155" b="118745"/>
                <wp:wrapNone/>
                <wp:docPr id="2" name="Στρογγυλεμένο ορθογώνιο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687185" cy="2073910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gradFill rotWithShape="1">
                          <a:gsLst>
                            <a:gs pos="0">
                              <a:srgbClr val="D2D2D2"/>
                            </a:gs>
                            <a:gs pos="50000">
                              <a:srgbClr val="C8C8C8"/>
                            </a:gs>
                            <a:gs pos="100000">
                              <a:srgbClr val="C0C0C0"/>
                            </a:gs>
                          </a:gsLst>
                          <a:lin ang="5400000"/>
                        </a:gradFill>
                        <a:ln>
                          <a:noFill/>
                        </a:ln>
                        <a:effectLst>
                          <a:outerShdw blurRad="63500" dist="12700" dir="5400000" algn="ctr" rotWithShape="0">
                            <a:srgbClr val="000000">
                              <a:alpha val="74998"/>
                            </a:srgbClr>
                          </a:outerShdw>
                        </a:effectLst>
                        <a:extLst>
                          <a:ext uri="{91240B29-F687-4F45-9708-019B960494DF}">
                            <a14:hiddenLine xmlns:a14="http://schemas.microsoft.com/office/drawing/2010/main" w="635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17A220EB" id="Στρογγυλεμένο ορθογώνιο 18" o:spid="_x0000_s1026" style="position:absolute;margin-left:-16.85pt;margin-top:19.9pt;width:526.55pt;height:163.3pt;z-index:-2516531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" fillcolor="#d2d2d2" stroked="f" strokeweight=".5pt">
                <v:fill color2="silver" rotate="t" colors="0 #d2d2d2;.5 #c8c8c8;1 silver" focus="100%" type="gradient">
                  <o:fill v:ext="view" type="gradientUnscaled"/>
                </v:fill>
                <v:stroke joinstyle="miter"/>
                <v:shadow on="t" color="black" opacity="49150f" offset="0,1pt"/>
              </v:roundrect>
            </w:pict>
          </mc:Fallback>
        </mc:AlternateContent>
      </w:r>
    </w:p>
    <w:p w14:paraId="399B26AA" w14:textId="62F05B2D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10272100" w14:textId="77777777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4829BD4A" w14:textId="77777777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044F93E2" w14:textId="368C4431" w:rsidR="00E25DC7" w:rsidRDefault="00E25DC7" w:rsidP="004D6957">
      <w:pPr>
        <w:jc w:val="center"/>
        <w:rPr>
          <w:b/>
          <w:sz w:val="40"/>
          <w:szCs w:val="40"/>
          <w:lang w:val="en-GB"/>
        </w:rPr>
      </w:pPr>
      <w:proofErr w:type="spellStart"/>
      <w:r>
        <w:rPr>
          <w:b/>
          <w:sz w:val="40"/>
          <w:szCs w:val="40"/>
          <w:lang w:val="en-GB"/>
        </w:rPr>
        <w:t>Despoina</w:t>
      </w:r>
      <w:proofErr w:type="spellEnd"/>
      <w:r>
        <w:rPr>
          <w:b/>
          <w:sz w:val="40"/>
          <w:szCs w:val="40"/>
          <w:lang w:val="en-GB"/>
        </w:rPr>
        <w:t xml:space="preserve"> </w:t>
      </w:r>
      <w:r w:rsidR="00F00803">
        <w:rPr>
          <w:b/>
          <w:sz w:val="40"/>
          <w:szCs w:val="40"/>
          <w:lang w:val="en-GB"/>
        </w:rPr>
        <w:t xml:space="preserve">A. </w:t>
      </w:r>
      <w:r>
        <w:rPr>
          <w:b/>
          <w:sz w:val="40"/>
          <w:szCs w:val="40"/>
          <w:lang w:val="en-GB"/>
        </w:rPr>
        <w:t>Gkika</w:t>
      </w:r>
    </w:p>
    <w:p w14:paraId="7BE8E9F7" w14:textId="4509C9A7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316490A8" w14:textId="7B9CB8EC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7A0E5478" w14:textId="77777777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12CB7ED3" w14:textId="3B3E5A9B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23CD289D" w14:textId="77777777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109BDF36" w14:textId="77777777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46CEDBBB" w14:textId="77777777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08D068DB" w14:textId="77777777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3E535DD2" w14:textId="556355F6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1F4306FA" w14:textId="5EE590A3" w:rsidR="00E25DC7" w:rsidRDefault="00E25DC7" w:rsidP="004D6957">
      <w:pPr>
        <w:jc w:val="center"/>
        <w:rPr>
          <w:b/>
          <w:sz w:val="40"/>
          <w:szCs w:val="40"/>
          <w:lang w:val="en-GB"/>
        </w:rPr>
      </w:pPr>
      <w:r>
        <w:rPr>
          <w:b/>
          <w:noProof/>
          <w:sz w:val="40"/>
          <w:szCs w:val="40"/>
        </w:rPr>
        <w:drawing>
          <wp:anchor distT="0" distB="0" distL="114300" distR="114300" simplePos="0" relativeHeight="251665408" behindDoc="1" locked="0" layoutInCell="1" allowOverlap="1" wp14:anchorId="54145D99" wp14:editId="588A095E">
            <wp:simplePos x="0" y="0"/>
            <wp:positionH relativeFrom="column">
              <wp:posOffset>-782955</wp:posOffset>
            </wp:positionH>
            <wp:positionV relativeFrom="paragraph">
              <wp:posOffset>158750</wp:posOffset>
            </wp:positionV>
            <wp:extent cx="8697595" cy="2057400"/>
            <wp:effectExtent l="76200" t="76200" r="141605" b="152400"/>
            <wp:wrapNone/>
            <wp:docPr id="1" name="Εικόνα 4" descr="Χωρίς τίτλ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Χωρίς τίτλο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lum bright="30000"/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97595" cy="205740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</w:p>
    <w:p w14:paraId="696F5572" w14:textId="0C654802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6F2DF231" w14:textId="352ADCDF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50B144B3" w14:textId="5BE5B3C3" w:rsidR="00E25DC7" w:rsidRDefault="00E25DC7" w:rsidP="004D6957">
      <w:pPr>
        <w:jc w:val="center"/>
        <w:rPr>
          <w:b/>
          <w:sz w:val="40"/>
          <w:szCs w:val="40"/>
          <w:lang w:val="en-GB"/>
        </w:rPr>
      </w:pPr>
    </w:p>
    <w:p w14:paraId="3B092E08" w14:textId="1A44F578" w:rsidR="00D01D90" w:rsidRPr="00786C01" w:rsidRDefault="00D01D90" w:rsidP="004D6957">
      <w:pPr>
        <w:jc w:val="center"/>
        <w:rPr>
          <w:b/>
          <w:sz w:val="40"/>
          <w:szCs w:val="40"/>
        </w:rPr>
      </w:pPr>
    </w:p>
    <w:tbl>
      <w:tblPr>
        <w:tblStyle w:val="TableGrid"/>
        <w:tblW w:w="9639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2783"/>
        <w:gridCol w:w="6856"/>
      </w:tblGrid>
      <w:tr w:rsidR="00D01D90" w:rsidRPr="00E70D20" w14:paraId="74881579" w14:textId="77777777" w:rsidTr="00527111">
        <w:trPr>
          <w:trHeight w:val="308"/>
          <w:jc w:val="center"/>
        </w:trPr>
        <w:tc>
          <w:tcPr>
            <w:tcW w:w="9639" w:type="dxa"/>
            <w:gridSpan w:val="2"/>
            <w:tcBorders>
              <w:top w:val="single" w:sz="12" w:space="0" w:color="auto"/>
              <w:bottom w:val="single" w:sz="12" w:space="0" w:color="auto"/>
            </w:tcBorders>
            <w:shd w:val="pct10" w:color="auto" w:fill="auto"/>
            <w:vAlign w:val="center"/>
          </w:tcPr>
          <w:p w14:paraId="6A37AA2B" w14:textId="77777777" w:rsidR="00D01D90" w:rsidRPr="00AC78CD" w:rsidRDefault="001D60F2" w:rsidP="00151FA8">
            <w:pPr>
              <w:rPr>
                <w:b/>
              </w:rPr>
            </w:pPr>
            <w:r>
              <w:rPr>
                <w:b/>
              </w:rPr>
              <w:lastRenderedPageBreak/>
              <w:t xml:space="preserve">1. </w:t>
            </w:r>
            <w:r w:rsidR="00D01D90" w:rsidRPr="00AC78CD">
              <w:rPr>
                <w:b/>
              </w:rPr>
              <w:t>PERSONAL INFORMATION</w:t>
            </w:r>
          </w:p>
        </w:tc>
      </w:tr>
      <w:tr w:rsidR="00D01D90" w:rsidRPr="00E70D20" w14:paraId="68841478" w14:textId="77777777" w:rsidTr="00786C01">
        <w:trPr>
          <w:jc w:val="center"/>
        </w:trPr>
        <w:tc>
          <w:tcPr>
            <w:tcW w:w="2783" w:type="dxa"/>
            <w:tcBorders>
              <w:top w:val="single" w:sz="12" w:space="0" w:color="auto"/>
            </w:tcBorders>
          </w:tcPr>
          <w:p w14:paraId="23ACCBB4" w14:textId="77777777" w:rsidR="00D01D90" w:rsidRPr="00786C01" w:rsidRDefault="00D01D90" w:rsidP="00151FA8">
            <w:pPr>
              <w:rPr>
                <w:b/>
                <w:sz w:val="22"/>
                <w:szCs w:val="22"/>
              </w:rPr>
            </w:pPr>
            <w:r w:rsidRPr="00AC78CD">
              <w:rPr>
                <w:b/>
                <w:sz w:val="22"/>
                <w:szCs w:val="22"/>
              </w:rPr>
              <w:t>First and Last name</w:t>
            </w:r>
            <w:r w:rsidRPr="00786C01">
              <w:rPr>
                <w:b/>
                <w:sz w:val="22"/>
                <w:szCs w:val="22"/>
              </w:rPr>
              <w:t>:</w:t>
            </w:r>
          </w:p>
        </w:tc>
        <w:tc>
          <w:tcPr>
            <w:tcW w:w="6856" w:type="dxa"/>
            <w:tcBorders>
              <w:top w:val="single" w:sz="12" w:space="0" w:color="auto"/>
            </w:tcBorders>
          </w:tcPr>
          <w:p w14:paraId="370F7EE6" w14:textId="26093C1C" w:rsidR="00D01D90" w:rsidRPr="00AC78CD" w:rsidRDefault="00527111" w:rsidP="00E534CA">
            <w:pPr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Despoina</w:t>
            </w:r>
            <w:proofErr w:type="spellEnd"/>
            <w:r>
              <w:rPr>
                <w:sz w:val="22"/>
                <w:szCs w:val="22"/>
              </w:rPr>
              <w:t xml:space="preserve"> Gki</w:t>
            </w:r>
            <w:r w:rsidR="00C324AD">
              <w:rPr>
                <w:sz w:val="22"/>
                <w:szCs w:val="22"/>
              </w:rPr>
              <w:t>k</w:t>
            </w:r>
            <w:r>
              <w:rPr>
                <w:sz w:val="22"/>
                <w:szCs w:val="22"/>
              </w:rPr>
              <w:t>a</w:t>
            </w:r>
          </w:p>
        </w:tc>
      </w:tr>
      <w:tr w:rsidR="00D01D90" w:rsidRPr="00E70D20" w14:paraId="16A760AB" w14:textId="77777777" w:rsidTr="00FB1A18">
        <w:trPr>
          <w:jc w:val="center"/>
        </w:trPr>
        <w:tc>
          <w:tcPr>
            <w:tcW w:w="2783" w:type="dxa"/>
          </w:tcPr>
          <w:p w14:paraId="2E123469" w14:textId="77777777" w:rsidR="00D01D90" w:rsidRPr="00AC78CD" w:rsidRDefault="00D01D90" w:rsidP="00151FA8">
            <w:pPr>
              <w:rPr>
                <w:b/>
                <w:sz w:val="22"/>
                <w:szCs w:val="22"/>
              </w:rPr>
            </w:pPr>
            <w:r w:rsidRPr="00AC78CD">
              <w:rPr>
                <w:b/>
                <w:sz w:val="22"/>
                <w:szCs w:val="22"/>
              </w:rPr>
              <w:t>Father’s Name</w:t>
            </w:r>
          </w:p>
        </w:tc>
        <w:tc>
          <w:tcPr>
            <w:tcW w:w="6856" w:type="dxa"/>
          </w:tcPr>
          <w:p w14:paraId="0B715A71" w14:textId="25EB6B04" w:rsidR="00D01D90" w:rsidRPr="00AC78CD" w:rsidRDefault="00527111" w:rsidP="00151FA8">
            <w:pPr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Antonios</w:t>
            </w:r>
            <w:proofErr w:type="spellEnd"/>
          </w:p>
        </w:tc>
      </w:tr>
      <w:tr w:rsidR="00D01D90" w:rsidRPr="00E70D20" w14:paraId="170B1B16" w14:textId="77777777" w:rsidTr="00FB1A18">
        <w:trPr>
          <w:jc w:val="center"/>
        </w:trPr>
        <w:tc>
          <w:tcPr>
            <w:tcW w:w="2783" w:type="dxa"/>
          </w:tcPr>
          <w:p w14:paraId="2E343BC4" w14:textId="77777777" w:rsidR="00D01D90" w:rsidRPr="00786C01" w:rsidRDefault="00D01D90" w:rsidP="00151FA8">
            <w:pPr>
              <w:rPr>
                <w:b/>
                <w:sz w:val="22"/>
                <w:szCs w:val="22"/>
              </w:rPr>
            </w:pPr>
            <w:r w:rsidRPr="00AC78CD">
              <w:rPr>
                <w:b/>
                <w:sz w:val="22"/>
                <w:szCs w:val="22"/>
              </w:rPr>
              <w:t>Nationality</w:t>
            </w:r>
            <w:r w:rsidRPr="00786C01">
              <w:rPr>
                <w:b/>
                <w:sz w:val="22"/>
                <w:szCs w:val="22"/>
              </w:rPr>
              <w:t>:</w:t>
            </w:r>
          </w:p>
        </w:tc>
        <w:tc>
          <w:tcPr>
            <w:tcW w:w="6856" w:type="dxa"/>
          </w:tcPr>
          <w:p w14:paraId="24E59829" w14:textId="77777777" w:rsidR="00D01D90" w:rsidRPr="00AC78CD" w:rsidRDefault="00D01D90" w:rsidP="00151FA8">
            <w:pPr>
              <w:rPr>
                <w:sz w:val="22"/>
                <w:szCs w:val="22"/>
              </w:rPr>
            </w:pPr>
            <w:r w:rsidRPr="00AC78CD">
              <w:rPr>
                <w:sz w:val="22"/>
                <w:szCs w:val="22"/>
              </w:rPr>
              <w:t>Greek</w:t>
            </w:r>
          </w:p>
        </w:tc>
      </w:tr>
      <w:tr w:rsidR="001D60F2" w:rsidRPr="00E70D20" w14:paraId="5F27279C" w14:textId="77777777" w:rsidTr="00FB1A18">
        <w:trPr>
          <w:jc w:val="center"/>
        </w:trPr>
        <w:tc>
          <w:tcPr>
            <w:tcW w:w="2783" w:type="dxa"/>
          </w:tcPr>
          <w:p w14:paraId="3B2B3306" w14:textId="77777777" w:rsidR="001D60F2" w:rsidRPr="001D60F2" w:rsidRDefault="001D60F2" w:rsidP="0087341A">
            <w:pPr>
              <w:rPr>
                <w:b/>
                <w:sz w:val="22"/>
                <w:szCs w:val="22"/>
                <w:lang w:val="el-GR"/>
              </w:rPr>
            </w:pPr>
            <w:r>
              <w:rPr>
                <w:b/>
                <w:sz w:val="22"/>
                <w:szCs w:val="22"/>
              </w:rPr>
              <w:t>Marital status</w:t>
            </w:r>
          </w:p>
        </w:tc>
        <w:tc>
          <w:tcPr>
            <w:tcW w:w="6856" w:type="dxa"/>
          </w:tcPr>
          <w:p w14:paraId="03514094" w14:textId="77777777" w:rsidR="001D60F2" w:rsidRPr="001D60F2" w:rsidRDefault="001D60F2" w:rsidP="00995669">
            <w:pPr>
              <w:tabs>
                <w:tab w:val="center" w:pos="3298"/>
              </w:tabs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arried </w:t>
            </w:r>
          </w:p>
        </w:tc>
      </w:tr>
      <w:tr w:rsidR="00F32E6F" w:rsidRPr="00E70D20" w14:paraId="2DCC6B6B" w14:textId="77777777" w:rsidTr="00FB1A18">
        <w:trPr>
          <w:jc w:val="center"/>
        </w:trPr>
        <w:tc>
          <w:tcPr>
            <w:tcW w:w="2783" w:type="dxa"/>
          </w:tcPr>
          <w:p w14:paraId="7C276E34" w14:textId="24515377" w:rsidR="00F32E6F" w:rsidRPr="00AC78CD" w:rsidRDefault="00F32E6F" w:rsidP="00C324AD">
            <w:pPr>
              <w:jc w:val="both"/>
              <w:rPr>
                <w:b/>
                <w:sz w:val="22"/>
                <w:szCs w:val="22"/>
              </w:rPr>
            </w:pPr>
            <w:r w:rsidRPr="00AC78CD">
              <w:rPr>
                <w:b/>
                <w:sz w:val="22"/>
                <w:szCs w:val="22"/>
              </w:rPr>
              <w:t>Work</w:t>
            </w:r>
          </w:p>
        </w:tc>
        <w:tc>
          <w:tcPr>
            <w:tcW w:w="6856" w:type="dxa"/>
          </w:tcPr>
          <w:p w14:paraId="0FBBAC44" w14:textId="079D1354" w:rsidR="00F32E6F" w:rsidRPr="00AC78CD" w:rsidRDefault="00527111" w:rsidP="00C324AD">
            <w:pPr>
              <w:tabs>
                <w:tab w:val="center" w:pos="3298"/>
              </w:tabs>
              <w:jc w:val="both"/>
              <w:rPr>
                <w:sz w:val="22"/>
                <w:szCs w:val="22"/>
              </w:rPr>
            </w:pPr>
            <w:r w:rsidRPr="000F5520">
              <w:rPr>
                <w:b/>
                <w:sz w:val="22"/>
                <w:szCs w:val="22"/>
              </w:rPr>
              <w:t>Project Coordinator</w:t>
            </w:r>
            <w:r w:rsidR="00F32E6F" w:rsidRPr="00AC78CD">
              <w:rPr>
                <w:sz w:val="22"/>
                <w:szCs w:val="22"/>
              </w:rPr>
              <w:t xml:space="preserve"> </w:t>
            </w:r>
            <w:r w:rsidR="00A14AC5" w:rsidRPr="00AC78CD">
              <w:rPr>
                <w:sz w:val="22"/>
                <w:szCs w:val="22"/>
              </w:rPr>
              <w:t>(</w:t>
            </w:r>
            <w:r w:rsidR="00EC24C2" w:rsidRPr="00AC78CD">
              <w:rPr>
                <w:sz w:val="22"/>
                <w:szCs w:val="22"/>
              </w:rPr>
              <w:t xml:space="preserve">Eastern Macedonia and Thrace </w:t>
            </w:r>
            <w:r w:rsidR="00F32E6F" w:rsidRPr="00AC78CD">
              <w:rPr>
                <w:sz w:val="22"/>
                <w:szCs w:val="22"/>
              </w:rPr>
              <w:t>Institute</w:t>
            </w:r>
            <w:r w:rsidR="00EC24C2" w:rsidRPr="00AC78CD">
              <w:rPr>
                <w:sz w:val="22"/>
                <w:szCs w:val="22"/>
              </w:rPr>
              <w:t xml:space="preserve"> of Technology</w:t>
            </w:r>
            <w:r w:rsidR="00F32E6F" w:rsidRPr="00AC78CD">
              <w:rPr>
                <w:sz w:val="22"/>
                <w:szCs w:val="22"/>
              </w:rPr>
              <w:t>, Greece</w:t>
            </w:r>
            <w:r w:rsidR="00A14AC5" w:rsidRPr="00AC78CD">
              <w:rPr>
                <w:sz w:val="22"/>
                <w:szCs w:val="22"/>
              </w:rPr>
              <w:t>)</w:t>
            </w:r>
          </w:p>
        </w:tc>
      </w:tr>
      <w:tr w:rsidR="00FE3E2B" w:rsidRPr="00E70D20" w14:paraId="42F00AEA" w14:textId="77777777" w:rsidTr="00FB1A18">
        <w:trPr>
          <w:jc w:val="center"/>
        </w:trPr>
        <w:tc>
          <w:tcPr>
            <w:tcW w:w="2783" w:type="dxa"/>
          </w:tcPr>
          <w:p w14:paraId="1641C2FD" w14:textId="77777777" w:rsidR="00FE3E2B" w:rsidRPr="00AC78CD" w:rsidRDefault="001A1F67" w:rsidP="00C324AD">
            <w:pPr>
              <w:jc w:val="both"/>
              <w:rPr>
                <w:b/>
                <w:sz w:val="22"/>
                <w:szCs w:val="22"/>
              </w:rPr>
            </w:pPr>
            <w:r w:rsidRPr="001D60F2">
              <w:rPr>
                <w:b/>
                <w:color w:val="FFFFFF" w:themeColor="background1"/>
                <w:sz w:val="22"/>
                <w:szCs w:val="22"/>
              </w:rPr>
              <w:t>Work</w:t>
            </w:r>
            <w:r w:rsidRPr="00AC78CD">
              <w:rPr>
                <w:b/>
                <w:sz w:val="22"/>
                <w:szCs w:val="22"/>
              </w:rPr>
              <w:t xml:space="preserve"> (research):</w:t>
            </w:r>
          </w:p>
        </w:tc>
        <w:tc>
          <w:tcPr>
            <w:tcW w:w="6856" w:type="dxa"/>
          </w:tcPr>
          <w:p w14:paraId="73E21296" w14:textId="34A48183" w:rsidR="00FE3E2B" w:rsidRPr="00AC78CD" w:rsidRDefault="00C324AD" w:rsidP="00C324AD">
            <w:pPr>
              <w:tabs>
                <w:tab w:val="center" w:pos="3298"/>
              </w:tabs>
              <w:jc w:val="both"/>
              <w:rPr>
                <w:sz w:val="22"/>
                <w:szCs w:val="22"/>
              </w:rPr>
            </w:pPr>
            <w:r w:rsidRPr="000F5520">
              <w:rPr>
                <w:b/>
                <w:sz w:val="22"/>
                <w:szCs w:val="22"/>
              </w:rPr>
              <w:t>Research Associate</w:t>
            </w:r>
            <w:r w:rsidRPr="00AC78CD">
              <w:rPr>
                <w:sz w:val="22"/>
                <w:szCs w:val="22"/>
              </w:rPr>
              <w:t xml:space="preserve"> (</w:t>
            </w:r>
            <w:r>
              <w:rPr>
                <w:sz w:val="22"/>
                <w:szCs w:val="22"/>
              </w:rPr>
              <w:t>Innovation &amp; Entrepreneurship Research G</w:t>
            </w:r>
            <w:r w:rsidRPr="00A225A4">
              <w:rPr>
                <w:sz w:val="22"/>
                <w:szCs w:val="22"/>
              </w:rPr>
              <w:t>roup</w:t>
            </w:r>
            <w:r>
              <w:rPr>
                <w:sz w:val="22"/>
                <w:szCs w:val="22"/>
              </w:rPr>
              <w:t xml:space="preserve">, Faculty of Applied Economics, </w:t>
            </w:r>
            <w:r w:rsidRPr="00AC78CD">
              <w:rPr>
                <w:sz w:val="22"/>
                <w:szCs w:val="22"/>
              </w:rPr>
              <w:t>Hephaestus Advanced Laboratory, Eastern Macedonia and Thrace Institute of Technology, Greece</w:t>
            </w:r>
            <w:r>
              <w:rPr>
                <w:sz w:val="22"/>
                <w:szCs w:val="22"/>
              </w:rPr>
              <w:t>)</w:t>
            </w:r>
          </w:p>
        </w:tc>
      </w:tr>
      <w:tr w:rsidR="00F32E6F" w:rsidRPr="00E70D20" w14:paraId="4D8937B0" w14:textId="77777777" w:rsidTr="00FB1A18">
        <w:trPr>
          <w:jc w:val="center"/>
        </w:trPr>
        <w:tc>
          <w:tcPr>
            <w:tcW w:w="2783" w:type="dxa"/>
          </w:tcPr>
          <w:p w14:paraId="0DDF87C1" w14:textId="77777777" w:rsidR="00F32E6F" w:rsidRPr="00AC78CD" w:rsidRDefault="00F32E6F" w:rsidP="00151FA8">
            <w:pPr>
              <w:rPr>
                <w:b/>
                <w:sz w:val="22"/>
                <w:szCs w:val="22"/>
                <w:lang w:val="el-GR"/>
              </w:rPr>
            </w:pPr>
            <w:r w:rsidRPr="00AC78CD">
              <w:rPr>
                <w:b/>
                <w:sz w:val="22"/>
                <w:szCs w:val="22"/>
              </w:rPr>
              <w:t>Home address</w:t>
            </w:r>
            <w:r w:rsidRPr="00AC78CD">
              <w:rPr>
                <w:b/>
                <w:sz w:val="22"/>
                <w:szCs w:val="22"/>
                <w:lang w:val="el-GR"/>
              </w:rPr>
              <w:t>:</w:t>
            </w:r>
          </w:p>
        </w:tc>
        <w:tc>
          <w:tcPr>
            <w:tcW w:w="6856" w:type="dxa"/>
          </w:tcPr>
          <w:p w14:paraId="5367BB4C" w14:textId="77777777" w:rsidR="00F32E6F" w:rsidRPr="00AC78CD" w:rsidRDefault="00995669" w:rsidP="001A1F67">
            <w:pPr>
              <w:tabs>
                <w:tab w:val="center" w:pos="3298"/>
              </w:tabs>
              <w:rPr>
                <w:sz w:val="22"/>
                <w:szCs w:val="22"/>
                <w:lang w:val="fr-CA"/>
              </w:rPr>
            </w:pPr>
            <w:proofErr w:type="spellStart"/>
            <w:r>
              <w:rPr>
                <w:sz w:val="22"/>
                <w:szCs w:val="22"/>
                <w:lang w:val="fr-CA"/>
              </w:rPr>
              <w:t>Pergamou</w:t>
            </w:r>
            <w:proofErr w:type="spellEnd"/>
            <w:r>
              <w:rPr>
                <w:sz w:val="22"/>
                <w:szCs w:val="22"/>
                <w:lang w:val="fr-CA"/>
              </w:rPr>
              <w:t xml:space="preserve"> 10 – 12, 65404, Kavala, </w:t>
            </w:r>
            <w:proofErr w:type="spellStart"/>
            <w:r>
              <w:rPr>
                <w:sz w:val="22"/>
                <w:szCs w:val="22"/>
                <w:lang w:val="fr-CA"/>
              </w:rPr>
              <w:t>Greece</w:t>
            </w:r>
            <w:proofErr w:type="spellEnd"/>
          </w:p>
        </w:tc>
      </w:tr>
      <w:tr w:rsidR="00F32E6F" w:rsidRPr="00E70D20" w14:paraId="7A14F042" w14:textId="77777777" w:rsidTr="00FB1A18">
        <w:trPr>
          <w:jc w:val="center"/>
        </w:trPr>
        <w:tc>
          <w:tcPr>
            <w:tcW w:w="2783" w:type="dxa"/>
          </w:tcPr>
          <w:p w14:paraId="242A360D" w14:textId="77777777" w:rsidR="00F32E6F" w:rsidRPr="00AC78CD" w:rsidRDefault="00414D82" w:rsidP="00151FA8">
            <w:pPr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Tel. (m</w:t>
            </w:r>
            <w:r w:rsidR="00F32E6F" w:rsidRPr="00AC78CD">
              <w:rPr>
                <w:b/>
                <w:sz w:val="22"/>
                <w:szCs w:val="22"/>
              </w:rPr>
              <w:t>obile):</w:t>
            </w:r>
          </w:p>
        </w:tc>
        <w:tc>
          <w:tcPr>
            <w:tcW w:w="6856" w:type="dxa"/>
          </w:tcPr>
          <w:p w14:paraId="026865C5" w14:textId="1AE7DCAC" w:rsidR="00F32E6F" w:rsidRPr="00F571B9" w:rsidRDefault="00995669" w:rsidP="00E31F3F">
            <w:pPr>
              <w:tabs>
                <w:tab w:val="center" w:pos="3298"/>
              </w:tabs>
              <w:jc w:val="both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+30 69</w:t>
            </w:r>
            <w:r w:rsidR="00E31F3F">
              <w:rPr>
                <w:sz w:val="22"/>
                <w:szCs w:val="22"/>
              </w:rPr>
              <w:t>73568531</w:t>
            </w:r>
          </w:p>
        </w:tc>
      </w:tr>
      <w:tr w:rsidR="00F32E6F" w:rsidRPr="00E70D20" w14:paraId="0FAFDEF2" w14:textId="77777777" w:rsidTr="00FB1A18">
        <w:trPr>
          <w:jc w:val="center"/>
        </w:trPr>
        <w:tc>
          <w:tcPr>
            <w:tcW w:w="2783" w:type="dxa"/>
          </w:tcPr>
          <w:p w14:paraId="10520EF1" w14:textId="77777777" w:rsidR="00F32E6F" w:rsidRPr="00AC78CD" w:rsidRDefault="00F32E6F" w:rsidP="00151FA8">
            <w:pPr>
              <w:rPr>
                <w:b/>
                <w:sz w:val="22"/>
                <w:szCs w:val="22"/>
              </w:rPr>
            </w:pPr>
            <w:proofErr w:type="gramStart"/>
            <w:r w:rsidRPr="00AC78CD">
              <w:rPr>
                <w:b/>
                <w:sz w:val="22"/>
                <w:szCs w:val="22"/>
              </w:rPr>
              <w:t>Email :</w:t>
            </w:r>
            <w:proofErr w:type="gramEnd"/>
          </w:p>
        </w:tc>
        <w:tc>
          <w:tcPr>
            <w:tcW w:w="6856" w:type="dxa"/>
          </w:tcPr>
          <w:p w14:paraId="3713DA70" w14:textId="47BD7816" w:rsidR="00414D82" w:rsidRPr="00AC78CD" w:rsidRDefault="00CC0E20" w:rsidP="00527111">
            <w:pPr>
              <w:tabs>
                <w:tab w:val="center" w:pos="3298"/>
              </w:tabs>
              <w:rPr>
                <w:sz w:val="22"/>
                <w:szCs w:val="22"/>
              </w:rPr>
            </w:pPr>
            <w:hyperlink r:id="rId10" w:history="1">
              <w:r w:rsidR="00527111">
                <w:rPr>
                  <w:rStyle w:val="Hyperlink"/>
                  <w:sz w:val="22"/>
                  <w:szCs w:val="22"/>
                </w:rPr>
                <w:t>despinagkika@gmail.com</w:t>
              </w:r>
            </w:hyperlink>
          </w:p>
        </w:tc>
      </w:tr>
      <w:tr w:rsidR="00414D82" w:rsidRPr="00E70D20" w14:paraId="09F529CC" w14:textId="77777777" w:rsidTr="002F4712">
        <w:trPr>
          <w:jc w:val="center"/>
        </w:trPr>
        <w:tc>
          <w:tcPr>
            <w:tcW w:w="2783" w:type="dxa"/>
          </w:tcPr>
          <w:p w14:paraId="43181234" w14:textId="77777777" w:rsidR="00414D82" w:rsidRPr="00AC78CD" w:rsidRDefault="00FB1A18" w:rsidP="00FB1A18">
            <w:pPr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Research p</w:t>
            </w:r>
            <w:r w:rsidR="00414D82">
              <w:rPr>
                <w:b/>
                <w:sz w:val="22"/>
                <w:szCs w:val="22"/>
              </w:rPr>
              <w:t>rofiles:</w:t>
            </w:r>
          </w:p>
        </w:tc>
        <w:tc>
          <w:tcPr>
            <w:tcW w:w="6856" w:type="dxa"/>
          </w:tcPr>
          <w:p w14:paraId="0D7F2DFC" w14:textId="137C717A" w:rsidR="00414D82" w:rsidRDefault="00414D82" w:rsidP="00151FA8">
            <w:pPr>
              <w:tabs>
                <w:tab w:val="center" w:pos="3298"/>
              </w:tabs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Scopus: </w:t>
            </w:r>
            <w:r w:rsidR="00CF4321" w:rsidRPr="00CF4321">
              <w:rPr>
                <w:rStyle w:val="Hyperlink"/>
              </w:rPr>
              <w:t>57015170900</w:t>
            </w:r>
          </w:p>
          <w:p w14:paraId="6313CEE6" w14:textId="360CFEC3" w:rsidR="00FB1A18" w:rsidRDefault="00414D82" w:rsidP="00CF4321">
            <w:pPr>
              <w:tabs>
                <w:tab w:val="center" w:pos="3298"/>
              </w:tabs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Google Scholar: </w:t>
            </w:r>
            <w:r w:rsidR="00CF4321" w:rsidRPr="00AE5B2D">
              <w:rPr>
                <w:rStyle w:val="Hyperlink"/>
                <w:sz w:val="22"/>
                <w:szCs w:val="22"/>
              </w:rPr>
              <w:t>D. A. Gkika</w:t>
            </w:r>
            <w:r w:rsidRPr="00AE5B2D">
              <w:rPr>
                <w:rStyle w:val="Hyperlink"/>
              </w:rPr>
              <w:t xml:space="preserve"> </w:t>
            </w:r>
          </w:p>
        </w:tc>
      </w:tr>
      <w:tr w:rsidR="002F4712" w:rsidRPr="00E70D20" w14:paraId="798E0163" w14:textId="77777777" w:rsidTr="00FB1A18">
        <w:trPr>
          <w:jc w:val="center"/>
        </w:trPr>
        <w:tc>
          <w:tcPr>
            <w:tcW w:w="2783" w:type="dxa"/>
            <w:tcBorders>
              <w:bottom w:val="single" w:sz="4" w:space="0" w:color="auto"/>
            </w:tcBorders>
          </w:tcPr>
          <w:p w14:paraId="2140B442" w14:textId="77777777" w:rsidR="002F4712" w:rsidRDefault="002F4712" w:rsidP="00FB1A18">
            <w:pPr>
              <w:rPr>
                <w:b/>
                <w:sz w:val="22"/>
                <w:szCs w:val="22"/>
              </w:rPr>
            </w:pPr>
          </w:p>
        </w:tc>
        <w:tc>
          <w:tcPr>
            <w:tcW w:w="6856" w:type="dxa"/>
            <w:tcBorders>
              <w:bottom w:val="single" w:sz="4" w:space="0" w:color="auto"/>
            </w:tcBorders>
          </w:tcPr>
          <w:p w14:paraId="4A4FFC47" w14:textId="62BE8E6A" w:rsidR="002F4712" w:rsidRDefault="002F4712" w:rsidP="00151FA8">
            <w:pPr>
              <w:tabs>
                <w:tab w:val="center" w:pos="3298"/>
              </w:tabs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ORCID: </w:t>
            </w:r>
            <w:r w:rsidR="00AE5B2D" w:rsidRPr="00AE5B2D">
              <w:rPr>
                <w:rStyle w:val="Hyperlink"/>
              </w:rPr>
              <w:t>0000-0002-5869-9315</w:t>
            </w:r>
          </w:p>
        </w:tc>
      </w:tr>
    </w:tbl>
    <w:p w14:paraId="1D511B3A" w14:textId="77777777" w:rsidR="005307B1" w:rsidRPr="00A83AC1" w:rsidRDefault="005307B1" w:rsidP="007A3A6C">
      <w:pPr>
        <w:rPr>
          <w:sz w:val="20"/>
          <w:szCs w:val="20"/>
          <w:lang w:val="en-GB"/>
        </w:rPr>
      </w:pPr>
    </w:p>
    <w:tbl>
      <w:tblPr>
        <w:tblStyle w:val="TableGrid"/>
        <w:tblW w:w="9684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843"/>
        <w:gridCol w:w="8841"/>
      </w:tblGrid>
      <w:tr w:rsidR="005307B1" w:rsidRPr="00E70D20" w14:paraId="2C86EF10" w14:textId="77777777" w:rsidTr="00EA3699">
        <w:trPr>
          <w:trHeight w:val="335"/>
          <w:jc w:val="center"/>
        </w:trPr>
        <w:tc>
          <w:tcPr>
            <w:tcW w:w="9684" w:type="dxa"/>
            <w:gridSpan w:val="2"/>
            <w:tcBorders>
              <w:top w:val="single" w:sz="12" w:space="0" w:color="auto"/>
              <w:bottom w:val="single" w:sz="12" w:space="0" w:color="auto"/>
            </w:tcBorders>
            <w:shd w:val="pct10" w:color="auto" w:fill="auto"/>
          </w:tcPr>
          <w:p w14:paraId="4B8E48AD" w14:textId="77777777" w:rsidR="005307B1" w:rsidRPr="00AC78CD" w:rsidRDefault="001D60F2" w:rsidP="005307B1">
            <w:pPr>
              <w:rPr>
                <w:b/>
              </w:rPr>
            </w:pPr>
            <w:r>
              <w:rPr>
                <w:b/>
              </w:rPr>
              <w:t xml:space="preserve">2. </w:t>
            </w:r>
            <w:r w:rsidR="005307B1" w:rsidRPr="00AC78CD">
              <w:rPr>
                <w:b/>
              </w:rPr>
              <w:t>EDUCATION</w:t>
            </w:r>
          </w:p>
        </w:tc>
      </w:tr>
      <w:tr w:rsidR="005307B1" w:rsidRPr="00E70D20" w14:paraId="4FC71834" w14:textId="77777777" w:rsidTr="00733F5E">
        <w:trPr>
          <w:trHeight w:val="1550"/>
          <w:jc w:val="center"/>
        </w:trPr>
        <w:tc>
          <w:tcPr>
            <w:tcW w:w="843" w:type="dxa"/>
            <w:tcBorders>
              <w:top w:val="single" w:sz="12" w:space="0" w:color="auto"/>
            </w:tcBorders>
          </w:tcPr>
          <w:p w14:paraId="4F8E06F6" w14:textId="386DEE75" w:rsidR="005307B1" w:rsidRPr="00AC78CD" w:rsidRDefault="005307B1" w:rsidP="00280D1A">
            <w:pPr>
              <w:rPr>
                <w:b/>
                <w:sz w:val="22"/>
                <w:szCs w:val="22"/>
              </w:rPr>
            </w:pPr>
          </w:p>
        </w:tc>
        <w:tc>
          <w:tcPr>
            <w:tcW w:w="8841" w:type="dxa"/>
            <w:tcBorders>
              <w:top w:val="single" w:sz="12" w:space="0" w:color="auto"/>
            </w:tcBorders>
          </w:tcPr>
          <w:p w14:paraId="16ADF684" w14:textId="01082E5C" w:rsidR="005307B1" w:rsidRPr="00EA3699" w:rsidRDefault="005307B1" w:rsidP="007C3D5F">
            <w:pPr>
              <w:jc w:val="both"/>
              <w:rPr>
                <w:b/>
                <w:sz w:val="22"/>
                <w:szCs w:val="22"/>
                <w:lang w:val="en-GB"/>
              </w:rPr>
            </w:pPr>
            <w:r w:rsidRPr="00EA3699">
              <w:rPr>
                <w:b/>
                <w:sz w:val="22"/>
                <w:szCs w:val="22"/>
              </w:rPr>
              <w:t>Ph</w:t>
            </w:r>
            <w:r w:rsidRPr="00EA3699">
              <w:rPr>
                <w:b/>
                <w:sz w:val="22"/>
                <w:szCs w:val="22"/>
                <w:lang w:val="en-GB"/>
              </w:rPr>
              <w:t>.</w:t>
            </w:r>
            <w:r w:rsidRPr="00EA3699">
              <w:rPr>
                <w:b/>
                <w:sz w:val="22"/>
                <w:szCs w:val="22"/>
              </w:rPr>
              <w:t>D</w:t>
            </w:r>
            <w:r w:rsidRPr="00EA3699">
              <w:rPr>
                <w:b/>
                <w:sz w:val="22"/>
                <w:szCs w:val="22"/>
                <w:lang w:val="en-GB"/>
              </w:rPr>
              <w:t>.</w:t>
            </w:r>
            <w:r w:rsidR="008D4AA9">
              <w:rPr>
                <w:b/>
                <w:sz w:val="22"/>
                <w:szCs w:val="22"/>
                <w:lang w:val="en-GB"/>
              </w:rPr>
              <w:t xml:space="preserve"> </w:t>
            </w:r>
            <w:r w:rsidR="00E92F6B" w:rsidRPr="00EA3699">
              <w:rPr>
                <w:b/>
                <w:sz w:val="22"/>
                <w:szCs w:val="22"/>
                <w:lang w:val="en-GB"/>
              </w:rPr>
              <w:t>Candidate</w:t>
            </w:r>
            <w:r w:rsidRPr="00EA3699">
              <w:rPr>
                <w:b/>
                <w:sz w:val="22"/>
                <w:szCs w:val="22"/>
                <w:lang w:val="en-GB"/>
              </w:rPr>
              <w:t xml:space="preserve"> </w:t>
            </w:r>
            <w:r w:rsidRPr="00EA3699">
              <w:rPr>
                <w:b/>
                <w:sz w:val="22"/>
                <w:szCs w:val="22"/>
              </w:rPr>
              <w:t>in</w:t>
            </w:r>
            <w:r w:rsidRPr="00EA3699">
              <w:rPr>
                <w:b/>
                <w:sz w:val="22"/>
                <w:szCs w:val="22"/>
                <w:lang w:val="en-GB"/>
              </w:rPr>
              <w:t xml:space="preserve"> </w:t>
            </w:r>
            <w:r w:rsidR="008D4AA9">
              <w:rPr>
                <w:b/>
                <w:sz w:val="22"/>
                <w:szCs w:val="22"/>
                <w:lang w:val="en-GB"/>
              </w:rPr>
              <w:t xml:space="preserve">Faculty of </w:t>
            </w:r>
            <w:r w:rsidR="00280D1A" w:rsidRPr="00EA3699">
              <w:rPr>
                <w:b/>
                <w:sz w:val="22"/>
                <w:szCs w:val="22"/>
              </w:rPr>
              <w:t>Applied Economics</w:t>
            </w:r>
            <w:r w:rsidRPr="00EA3699">
              <w:rPr>
                <w:b/>
                <w:sz w:val="22"/>
                <w:szCs w:val="22"/>
                <w:lang w:val="en-GB"/>
              </w:rPr>
              <w:t xml:space="preserve">, </w:t>
            </w:r>
            <w:r w:rsidRPr="00EA3699">
              <w:rPr>
                <w:b/>
                <w:sz w:val="22"/>
                <w:szCs w:val="22"/>
              </w:rPr>
              <w:t xml:space="preserve">Department of </w:t>
            </w:r>
            <w:r w:rsidR="00280D1A" w:rsidRPr="00EA3699">
              <w:rPr>
                <w:b/>
                <w:sz w:val="22"/>
                <w:szCs w:val="22"/>
              </w:rPr>
              <w:t>Engineering</w:t>
            </w:r>
            <w:r w:rsidRPr="00EA3699">
              <w:rPr>
                <w:b/>
                <w:sz w:val="22"/>
                <w:szCs w:val="22"/>
                <w:lang w:val="en-GB"/>
              </w:rPr>
              <w:t xml:space="preserve">, </w:t>
            </w:r>
            <w:r w:rsidR="00280D1A" w:rsidRPr="00EA3699">
              <w:rPr>
                <w:b/>
                <w:sz w:val="22"/>
                <w:szCs w:val="22"/>
              </w:rPr>
              <w:t>University of Antwerp, Belgium</w:t>
            </w:r>
          </w:p>
          <w:p w14:paraId="2AD6F60E" w14:textId="2FD35791" w:rsidR="005307B1" w:rsidRPr="00AC78CD" w:rsidRDefault="00BC0C26" w:rsidP="007C3D5F">
            <w:pPr>
              <w:jc w:val="both"/>
              <w:rPr>
                <w:sz w:val="22"/>
                <w:szCs w:val="22"/>
                <w:u w:val="single"/>
              </w:rPr>
            </w:pPr>
            <w:r>
              <w:rPr>
                <w:sz w:val="22"/>
                <w:szCs w:val="22"/>
                <w:u w:val="single"/>
                <w:lang w:val="en-GB"/>
              </w:rPr>
              <w:t>Supervisor</w:t>
            </w:r>
            <w:r w:rsidR="008D4AA9">
              <w:rPr>
                <w:sz w:val="22"/>
                <w:szCs w:val="22"/>
                <w:u w:val="single"/>
                <w:lang w:val="en-GB"/>
              </w:rPr>
              <w:t>s</w:t>
            </w:r>
            <w:r w:rsidR="005307B1" w:rsidRPr="00AC78CD">
              <w:rPr>
                <w:sz w:val="22"/>
                <w:szCs w:val="22"/>
                <w:lang w:val="en-GB"/>
              </w:rPr>
              <w:t>:</w:t>
            </w:r>
            <w:r w:rsidR="008D4AA9">
              <w:rPr>
                <w:sz w:val="22"/>
                <w:szCs w:val="22"/>
                <w:lang w:val="en-GB"/>
              </w:rPr>
              <w:t xml:space="preserve"> Prof. P. Cool</w:t>
            </w:r>
            <w:r w:rsidR="005358B8">
              <w:rPr>
                <w:sz w:val="22"/>
                <w:szCs w:val="22"/>
                <w:lang w:val="en-GB"/>
              </w:rPr>
              <w:t xml:space="preserve">, Prof. </w:t>
            </w:r>
            <w:proofErr w:type="spellStart"/>
            <w:proofErr w:type="gramStart"/>
            <w:r w:rsidR="005358B8">
              <w:rPr>
                <w:sz w:val="22"/>
                <w:szCs w:val="22"/>
                <w:lang w:val="en-GB"/>
              </w:rPr>
              <w:t>G.Reniers</w:t>
            </w:r>
            <w:proofErr w:type="spellEnd"/>
            <w:proofErr w:type="gramEnd"/>
          </w:p>
          <w:p w14:paraId="13AA313C" w14:textId="6D1F77AC" w:rsidR="005307B1" w:rsidRPr="00AC78CD" w:rsidRDefault="005307B1" w:rsidP="007C3D5F">
            <w:pPr>
              <w:jc w:val="both"/>
              <w:rPr>
                <w:sz w:val="22"/>
                <w:szCs w:val="22"/>
                <w:lang w:val="en-GB"/>
              </w:rPr>
            </w:pPr>
            <w:r w:rsidRPr="00AC78CD">
              <w:rPr>
                <w:sz w:val="22"/>
                <w:szCs w:val="22"/>
                <w:u w:val="single"/>
              </w:rPr>
              <w:t>Direction-Expertise</w:t>
            </w:r>
            <w:r w:rsidRPr="00AC78CD">
              <w:rPr>
                <w:sz w:val="22"/>
                <w:szCs w:val="22"/>
              </w:rPr>
              <w:t xml:space="preserve">: </w:t>
            </w:r>
            <w:r w:rsidR="008D4AA9">
              <w:rPr>
                <w:sz w:val="22"/>
                <w:szCs w:val="22"/>
              </w:rPr>
              <w:t xml:space="preserve">Toxicity, </w:t>
            </w:r>
            <w:r w:rsidR="00280D1A">
              <w:rPr>
                <w:sz w:val="22"/>
                <w:szCs w:val="22"/>
              </w:rPr>
              <w:t>Nanomaterials grouping, Cost of Nanomaterials, Applied Economics</w:t>
            </w:r>
          </w:p>
          <w:p w14:paraId="032F7C7A" w14:textId="5B9D768A" w:rsidR="00EA3699" w:rsidRPr="00EA3699" w:rsidRDefault="005307B1" w:rsidP="007C3D5F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2"/>
                <w:szCs w:val="22"/>
              </w:rPr>
            </w:pPr>
            <w:r w:rsidRPr="007C3D5F">
              <w:rPr>
                <w:sz w:val="22"/>
                <w:szCs w:val="22"/>
              </w:rPr>
              <w:t xml:space="preserve">Ph.D. thesis: </w:t>
            </w:r>
            <w:r w:rsidR="007C3D5F" w:rsidRPr="007C3D5F">
              <w:rPr>
                <w:sz w:val="22"/>
                <w:szCs w:val="22"/>
              </w:rPr>
              <w:t>Economic feasibility and influence of nanotechnology on the health sector</w:t>
            </w:r>
          </w:p>
        </w:tc>
      </w:tr>
      <w:tr w:rsidR="0000286B" w:rsidRPr="00E70D20" w14:paraId="466B5E4F" w14:textId="77777777" w:rsidTr="0000286B">
        <w:trPr>
          <w:trHeight w:val="350"/>
          <w:jc w:val="center"/>
        </w:trPr>
        <w:tc>
          <w:tcPr>
            <w:tcW w:w="843" w:type="dxa"/>
          </w:tcPr>
          <w:p w14:paraId="5D1240A2" w14:textId="568CED35" w:rsidR="0000286B" w:rsidRPr="00B244F7" w:rsidRDefault="0000286B" w:rsidP="006108ED">
            <w:pPr>
              <w:rPr>
                <w:b/>
                <w:sz w:val="22"/>
                <w:szCs w:val="22"/>
              </w:rPr>
            </w:pPr>
            <w:r w:rsidRPr="00B244F7">
              <w:rPr>
                <w:b/>
                <w:sz w:val="22"/>
                <w:szCs w:val="22"/>
              </w:rPr>
              <w:t>2015</w:t>
            </w:r>
          </w:p>
        </w:tc>
        <w:tc>
          <w:tcPr>
            <w:tcW w:w="8841" w:type="dxa"/>
          </w:tcPr>
          <w:p w14:paraId="20465D05" w14:textId="5216ADE5" w:rsidR="0000286B" w:rsidRPr="00B244F7" w:rsidRDefault="00E850F3" w:rsidP="007C3D5F">
            <w:pPr>
              <w:jc w:val="both"/>
              <w:rPr>
                <w:b/>
                <w:sz w:val="22"/>
                <w:szCs w:val="22"/>
              </w:rPr>
            </w:pPr>
            <w:r>
              <w:rPr>
                <w:sz w:val="22"/>
                <w:szCs w:val="22"/>
              </w:rPr>
              <w:t>Course:</w:t>
            </w:r>
            <w:r w:rsidR="0000286B" w:rsidRPr="00B244F7">
              <w:rPr>
                <w:sz w:val="22"/>
                <w:szCs w:val="22"/>
              </w:rPr>
              <w:t xml:space="preserve"> Science, Innovation and Transfer Technology, CERN</w:t>
            </w:r>
          </w:p>
        </w:tc>
      </w:tr>
      <w:tr w:rsidR="0000286B" w:rsidRPr="00E70D20" w14:paraId="07373347" w14:textId="77777777" w:rsidTr="00B244F7">
        <w:trPr>
          <w:trHeight w:val="1399"/>
          <w:jc w:val="center"/>
        </w:trPr>
        <w:tc>
          <w:tcPr>
            <w:tcW w:w="843" w:type="dxa"/>
          </w:tcPr>
          <w:p w14:paraId="23F87277" w14:textId="18BA994D" w:rsidR="0000286B" w:rsidRPr="00B244F7" w:rsidRDefault="0000286B" w:rsidP="006108ED">
            <w:pPr>
              <w:rPr>
                <w:b/>
                <w:sz w:val="22"/>
                <w:szCs w:val="22"/>
                <w:lang w:val="en-GB"/>
              </w:rPr>
            </w:pPr>
            <w:r w:rsidRPr="00B244F7">
              <w:rPr>
                <w:b/>
                <w:sz w:val="22"/>
                <w:szCs w:val="22"/>
              </w:rPr>
              <w:t>2015</w:t>
            </w:r>
          </w:p>
        </w:tc>
        <w:tc>
          <w:tcPr>
            <w:tcW w:w="8841" w:type="dxa"/>
          </w:tcPr>
          <w:p w14:paraId="0D4BF51B" w14:textId="257341D7" w:rsidR="0000286B" w:rsidRPr="00B244F7" w:rsidRDefault="0000286B" w:rsidP="007C3D5F">
            <w:pPr>
              <w:jc w:val="both"/>
              <w:rPr>
                <w:b/>
                <w:sz w:val="22"/>
                <w:szCs w:val="22"/>
              </w:rPr>
            </w:pPr>
            <w:r w:rsidRPr="00B244F7">
              <w:rPr>
                <w:b/>
                <w:sz w:val="22"/>
                <w:szCs w:val="22"/>
              </w:rPr>
              <w:t xml:space="preserve">M.Sc.  in Innovation in Technology and Entrepreneurship, Eastern Macedonia &amp; Thrace Institute of Technology, Greece </w:t>
            </w:r>
          </w:p>
          <w:p w14:paraId="3606D74A" w14:textId="79BA10AC" w:rsidR="0000286B" w:rsidRPr="00B244F7" w:rsidRDefault="0000286B" w:rsidP="007C3D5F">
            <w:pPr>
              <w:jc w:val="both"/>
              <w:rPr>
                <w:sz w:val="22"/>
                <w:szCs w:val="22"/>
              </w:rPr>
            </w:pPr>
            <w:r w:rsidRPr="00B244F7">
              <w:rPr>
                <w:sz w:val="22"/>
                <w:szCs w:val="22"/>
              </w:rPr>
              <w:t xml:space="preserve">Supervisor: Prof. D. V. </w:t>
            </w:r>
            <w:proofErr w:type="spellStart"/>
            <w:r w:rsidRPr="00B244F7">
              <w:rPr>
                <w:sz w:val="22"/>
                <w:szCs w:val="22"/>
              </w:rPr>
              <w:t>Bandekas</w:t>
            </w:r>
            <w:proofErr w:type="spellEnd"/>
            <w:r w:rsidRPr="00B244F7">
              <w:rPr>
                <w:sz w:val="22"/>
                <w:szCs w:val="22"/>
              </w:rPr>
              <w:t xml:space="preserve"> </w:t>
            </w:r>
          </w:p>
          <w:p w14:paraId="3F7DFA7D" w14:textId="342D51C2" w:rsidR="0000286B" w:rsidRPr="00B244F7" w:rsidRDefault="0000286B" w:rsidP="007C3D5F">
            <w:pPr>
              <w:jc w:val="both"/>
              <w:rPr>
                <w:sz w:val="22"/>
                <w:szCs w:val="22"/>
              </w:rPr>
            </w:pPr>
            <w:r w:rsidRPr="00B244F7">
              <w:rPr>
                <w:sz w:val="22"/>
                <w:szCs w:val="22"/>
              </w:rPr>
              <w:t>Direction-Expertise: Nanotechnology</w:t>
            </w:r>
          </w:p>
          <w:p w14:paraId="5EFF679F" w14:textId="102783BF" w:rsidR="0000286B" w:rsidRPr="00B244F7" w:rsidRDefault="0000286B" w:rsidP="00793F64">
            <w:pPr>
              <w:jc w:val="both"/>
              <w:rPr>
                <w:sz w:val="22"/>
                <w:szCs w:val="22"/>
              </w:rPr>
            </w:pPr>
            <w:r w:rsidRPr="00B244F7">
              <w:rPr>
                <w:sz w:val="22"/>
                <w:szCs w:val="22"/>
              </w:rPr>
              <w:t>M.Sc. thesis: Economic Aspects of Nanotechnology</w:t>
            </w:r>
          </w:p>
        </w:tc>
      </w:tr>
      <w:tr w:rsidR="00B244F7" w:rsidRPr="00E70D20" w14:paraId="399068EE" w14:textId="77777777" w:rsidTr="00B244F7">
        <w:trPr>
          <w:trHeight w:val="421"/>
          <w:jc w:val="center"/>
        </w:trPr>
        <w:tc>
          <w:tcPr>
            <w:tcW w:w="843" w:type="dxa"/>
          </w:tcPr>
          <w:p w14:paraId="0FE8904F" w14:textId="1D05BE2C" w:rsidR="00B244F7" w:rsidRPr="00B244F7" w:rsidRDefault="00B244F7" w:rsidP="006108ED">
            <w:pPr>
              <w:rPr>
                <w:b/>
                <w:sz w:val="22"/>
                <w:szCs w:val="22"/>
              </w:rPr>
            </w:pPr>
            <w:r w:rsidRPr="00B244F7">
              <w:rPr>
                <w:b/>
                <w:sz w:val="22"/>
                <w:szCs w:val="22"/>
              </w:rPr>
              <w:t>2012</w:t>
            </w:r>
          </w:p>
        </w:tc>
        <w:tc>
          <w:tcPr>
            <w:tcW w:w="8841" w:type="dxa"/>
          </w:tcPr>
          <w:p w14:paraId="67F4E8B5" w14:textId="43B42F11" w:rsidR="00B244F7" w:rsidRPr="00B244F7" w:rsidRDefault="00B244F7" w:rsidP="00E850F3">
            <w:pPr>
              <w:jc w:val="both"/>
              <w:rPr>
                <w:b/>
                <w:sz w:val="22"/>
                <w:szCs w:val="22"/>
              </w:rPr>
            </w:pPr>
            <w:r w:rsidRPr="00B244F7">
              <w:rPr>
                <w:sz w:val="22"/>
                <w:szCs w:val="22"/>
              </w:rPr>
              <w:t>Course</w:t>
            </w:r>
            <w:r w:rsidR="00E850F3">
              <w:rPr>
                <w:sz w:val="22"/>
                <w:szCs w:val="22"/>
              </w:rPr>
              <w:t>:</w:t>
            </w:r>
            <w:r w:rsidRPr="00B244F7">
              <w:rPr>
                <w:sz w:val="22"/>
                <w:szCs w:val="22"/>
              </w:rPr>
              <w:t xml:space="preserve"> Neutron Scattering Methods for Material Characterization, IFE, </w:t>
            </w:r>
            <w:proofErr w:type="spellStart"/>
            <w:r w:rsidRPr="00B244F7">
              <w:rPr>
                <w:sz w:val="22"/>
                <w:szCs w:val="22"/>
              </w:rPr>
              <w:t>Kjeller</w:t>
            </w:r>
            <w:proofErr w:type="spellEnd"/>
            <w:r w:rsidRPr="00B244F7">
              <w:rPr>
                <w:sz w:val="22"/>
                <w:szCs w:val="22"/>
              </w:rPr>
              <w:t>, Norway</w:t>
            </w:r>
          </w:p>
        </w:tc>
      </w:tr>
      <w:tr w:rsidR="0000286B" w:rsidRPr="00E70D20" w14:paraId="505B1679" w14:textId="77777777" w:rsidTr="00B244F7">
        <w:trPr>
          <w:trHeight w:val="574"/>
          <w:jc w:val="center"/>
        </w:trPr>
        <w:tc>
          <w:tcPr>
            <w:tcW w:w="843" w:type="dxa"/>
          </w:tcPr>
          <w:p w14:paraId="6BB6EF93" w14:textId="6AA15E9A" w:rsidR="0000286B" w:rsidRPr="00AC78CD" w:rsidRDefault="0000286B" w:rsidP="001D75CE">
            <w:pPr>
              <w:rPr>
                <w:b/>
                <w:sz w:val="22"/>
                <w:szCs w:val="22"/>
              </w:rPr>
            </w:pPr>
            <w:r w:rsidRPr="00AC78CD">
              <w:rPr>
                <w:b/>
                <w:sz w:val="22"/>
                <w:szCs w:val="22"/>
              </w:rPr>
              <w:t>200</w:t>
            </w:r>
            <w:r>
              <w:rPr>
                <w:b/>
                <w:sz w:val="22"/>
                <w:szCs w:val="22"/>
              </w:rPr>
              <w:t>5</w:t>
            </w:r>
          </w:p>
        </w:tc>
        <w:tc>
          <w:tcPr>
            <w:tcW w:w="8841" w:type="dxa"/>
          </w:tcPr>
          <w:p w14:paraId="6411D0DD" w14:textId="73B4202A" w:rsidR="0000286B" w:rsidRPr="00EA3699" w:rsidRDefault="0000286B" w:rsidP="005307B1">
            <w:pPr>
              <w:jc w:val="both"/>
              <w:rPr>
                <w:b/>
                <w:sz w:val="22"/>
                <w:szCs w:val="22"/>
              </w:rPr>
            </w:pPr>
            <w:proofErr w:type="spellStart"/>
            <w:r w:rsidRPr="00EA3699">
              <w:rPr>
                <w:b/>
                <w:sz w:val="22"/>
                <w:szCs w:val="22"/>
              </w:rPr>
              <w:t>PgC</w:t>
            </w:r>
            <w:proofErr w:type="spellEnd"/>
            <w:r w:rsidRPr="00EA3699">
              <w:rPr>
                <w:b/>
                <w:sz w:val="22"/>
                <w:szCs w:val="22"/>
              </w:rPr>
              <w:t xml:space="preserve"> in </w:t>
            </w:r>
            <w:r>
              <w:rPr>
                <w:b/>
                <w:sz w:val="22"/>
                <w:szCs w:val="22"/>
              </w:rPr>
              <w:t>Business E</w:t>
            </w:r>
            <w:r w:rsidRPr="00EA3699">
              <w:rPr>
                <w:b/>
                <w:sz w:val="22"/>
                <w:szCs w:val="22"/>
              </w:rPr>
              <w:t>conomics Finance and Banking, University of Portsmouth, UK</w:t>
            </w:r>
          </w:p>
          <w:p w14:paraId="3723B9A9" w14:textId="7DEFD321" w:rsidR="0000286B" w:rsidRPr="00AE1D65" w:rsidRDefault="0000286B" w:rsidP="005307B1">
            <w:pPr>
              <w:jc w:val="both"/>
              <w:rPr>
                <w:sz w:val="22"/>
                <w:szCs w:val="22"/>
              </w:rPr>
            </w:pPr>
            <w:r w:rsidRPr="00AE1D65">
              <w:rPr>
                <w:sz w:val="22"/>
                <w:szCs w:val="22"/>
              </w:rPr>
              <w:t>Direction-Expertise</w:t>
            </w:r>
            <w:r w:rsidRPr="00AC78CD">
              <w:rPr>
                <w:sz w:val="22"/>
                <w:szCs w:val="22"/>
              </w:rPr>
              <w:t xml:space="preserve">: </w:t>
            </w:r>
            <w:r>
              <w:rPr>
                <w:sz w:val="22"/>
                <w:szCs w:val="22"/>
              </w:rPr>
              <w:t xml:space="preserve">Banking </w:t>
            </w:r>
          </w:p>
          <w:p w14:paraId="70964828" w14:textId="63FE73A0" w:rsidR="0000286B" w:rsidRPr="00AE1D65" w:rsidRDefault="0000286B" w:rsidP="00F571B9">
            <w:pPr>
              <w:jc w:val="both"/>
              <w:rPr>
                <w:sz w:val="22"/>
                <w:szCs w:val="22"/>
              </w:rPr>
            </w:pPr>
          </w:p>
        </w:tc>
      </w:tr>
      <w:tr w:rsidR="0000286B" w:rsidRPr="00E70D20" w14:paraId="1377FCE0" w14:textId="77777777" w:rsidTr="001D75CE">
        <w:trPr>
          <w:jc w:val="center"/>
        </w:trPr>
        <w:tc>
          <w:tcPr>
            <w:tcW w:w="843" w:type="dxa"/>
          </w:tcPr>
          <w:p w14:paraId="12C7ECC1" w14:textId="3C0744D9" w:rsidR="0000286B" w:rsidRPr="00AC78CD" w:rsidRDefault="0000286B" w:rsidP="001D75CE">
            <w:pPr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2002</w:t>
            </w:r>
          </w:p>
        </w:tc>
        <w:tc>
          <w:tcPr>
            <w:tcW w:w="8841" w:type="dxa"/>
          </w:tcPr>
          <w:p w14:paraId="1AB05A9A" w14:textId="67D26DC7" w:rsidR="0000286B" w:rsidRPr="00EA3699" w:rsidRDefault="0000286B" w:rsidP="001D75CE">
            <w:pPr>
              <w:jc w:val="both"/>
              <w:rPr>
                <w:b/>
                <w:sz w:val="22"/>
                <w:szCs w:val="22"/>
              </w:rPr>
            </w:pPr>
            <w:r w:rsidRPr="00EA3699">
              <w:rPr>
                <w:b/>
                <w:sz w:val="22"/>
                <w:szCs w:val="22"/>
              </w:rPr>
              <w:t>B</w:t>
            </w:r>
            <w:r>
              <w:rPr>
                <w:b/>
                <w:sz w:val="22"/>
                <w:szCs w:val="22"/>
              </w:rPr>
              <w:t>.</w:t>
            </w:r>
            <w:r w:rsidRPr="00EA3699">
              <w:rPr>
                <w:b/>
                <w:sz w:val="22"/>
                <w:szCs w:val="22"/>
              </w:rPr>
              <w:t>Sc. in Business Economics, University of Portsmouth, UK</w:t>
            </w:r>
          </w:p>
          <w:p w14:paraId="37FF571E" w14:textId="48DCFD62" w:rsidR="0000286B" w:rsidRPr="00E850F3" w:rsidRDefault="0000286B" w:rsidP="001D75CE">
            <w:pPr>
              <w:jc w:val="both"/>
              <w:rPr>
                <w:sz w:val="22"/>
                <w:szCs w:val="22"/>
                <w:u w:val="single"/>
              </w:rPr>
            </w:pPr>
            <w:r w:rsidRPr="00E850F3">
              <w:rPr>
                <w:sz w:val="22"/>
                <w:szCs w:val="22"/>
                <w:u w:val="single"/>
                <w:lang w:val="en-GB"/>
              </w:rPr>
              <w:t xml:space="preserve">Supervisor: Mike </w:t>
            </w:r>
            <w:proofErr w:type="spellStart"/>
            <w:r w:rsidRPr="00E850F3">
              <w:rPr>
                <w:sz w:val="22"/>
                <w:szCs w:val="22"/>
                <w:u w:val="single"/>
                <w:lang w:val="en-GB"/>
              </w:rPr>
              <w:t>Asteris</w:t>
            </w:r>
            <w:proofErr w:type="spellEnd"/>
          </w:p>
          <w:p w14:paraId="15494C43" w14:textId="03669819" w:rsidR="0000286B" w:rsidRPr="00E850F3" w:rsidRDefault="0000286B" w:rsidP="001D75CE">
            <w:pPr>
              <w:jc w:val="both"/>
              <w:rPr>
                <w:sz w:val="22"/>
                <w:szCs w:val="22"/>
                <w:u w:val="single"/>
              </w:rPr>
            </w:pPr>
            <w:r w:rsidRPr="00E850F3">
              <w:rPr>
                <w:sz w:val="22"/>
                <w:szCs w:val="22"/>
                <w:u w:val="single"/>
              </w:rPr>
              <w:t>Direction-Expertise: Economics</w:t>
            </w:r>
          </w:p>
          <w:p w14:paraId="1AD25E4A" w14:textId="4F32EA77" w:rsidR="0000286B" w:rsidRDefault="0000286B" w:rsidP="00050DAE">
            <w:pPr>
              <w:jc w:val="both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B</w:t>
            </w:r>
            <w:r w:rsidRPr="00AE1D65">
              <w:rPr>
                <w:sz w:val="22"/>
                <w:szCs w:val="22"/>
              </w:rPr>
              <w:t xml:space="preserve">.Sc. thesis: </w:t>
            </w:r>
            <w:r>
              <w:rPr>
                <w:sz w:val="22"/>
                <w:szCs w:val="22"/>
              </w:rPr>
              <w:t>Unemployment in Greece</w:t>
            </w:r>
          </w:p>
        </w:tc>
      </w:tr>
    </w:tbl>
    <w:p w14:paraId="517A082E" w14:textId="77777777" w:rsidR="00894B9D" w:rsidRPr="00A83AC1" w:rsidRDefault="00894B9D" w:rsidP="007A3A6C">
      <w:pPr>
        <w:rPr>
          <w:sz w:val="20"/>
          <w:szCs w:val="20"/>
        </w:rPr>
      </w:pPr>
    </w:p>
    <w:tbl>
      <w:tblPr>
        <w:tblStyle w:val="TableGrid"/>
        <w:tblW w:w="9639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1254"/>
        <w:gridCol w:w="8385"/>
      </w:tblGrid>
      <w:tr w:rsidR="00DA0F7D" w:rsidRPr="00E70D20" w14:paraId="6C08B50D" w14:textId="77777777" w:rsidTr="00D61630">
        <w:trPr>
          <w:trHeight w:val="191"/>
          <w:jc w:val="center"/>
        </w:trPr>
        <w:tc>
          <w:tcPr>
            <w:tcW w:w="9639" w:type="dxa"/>
            <w:gridSpan w:val="2"/>
            <w:tcBorders>
              <w:top w:val="single" w:sz="12" w:space="0" w:color="auto"/>
              <w:bottom w:val="single" w:sz="12" w:space="0" w:color="auto"/>
            </w:tcBorders>
            <w:shd w:val="pct10" w:color="auto" w:fill="auto"/>
          </w:tcPr>
          <w:p w14:paraId="5198BFF3" w14:textId="77777777" w:rsidR="00DA0F7D" w:rsidRPr="001D60F2" w:rsidRDefault="001D60F2" w:rsidP="006535D9">
            <w:pPr>
              <w:rPr>
                <w:b/>
              </w:rPr>
            </w:pPr>
            <w:r>
              <w:rPr>
                <w:b/>
              </w:rPr>
              <w:t xml:space="preserve">3. </w:t>
            </w:r>
            <w:r w:rsidR="00F83FFF">
              <w:rPr>
                <w:b/>
              </w:rPr>
              <w:t xml:space="preserve">FOREIGN </w:t>
            </w:r>
            <w:r w:rsidR="00DA0F7D" w:rsidRPr="00AC78CD">
              <w:rPr>
                <w:b/>
              </w:rPr>
              <w:t>LANGUAGES</w:t>
            </w:r>
          </w:p>
        </w:tc>
      </w:tr>
      <w:tr w:rsidR="00DA0F7D" w:rsidRPr="00E70D20" w14:paraId="401434E7" w14:textId="77777777" w:rsidTr="00D61630">
        <w:trPr>
          <w:trHeight w:val="386"/>
          <w:jc w:val="center"/>
        </w:trPr>
        <w:tc>
          <w:tcPr>
            <w:tcW w:w="1254" w:type="dxa"/>
          </w:tcPr>
          <w:p w14:paraId="2516A385" w14:textId="77777777" w:rsidR="00DA0F7D" w:rsidRPr="001D60F2" w:rsidRDefault="00DA0F7D" w:rsidP="006535D9">
            <w:pPr>
              <w:ind w:left="990" w:hanging="990"/>
              <w:rPr>
                <w:sz w:val="22"/>
                <w:szCs w:val="22"/>
              </w:rPr>
            </w:pPr>
            <w:r w:rsidRPr="00AC78CD">
              <w:rPr>
                <w:b/>
                <w:sz w:val="22"/>
                <w:szCs w:val="22"/>
              </w:rPr>
              <w:t>English</w:t>
            </w:r>
            <w:r w:rsidRPr="001D60F2">
              <w:rPr>
                <w:b/>
                <w:sz w:val="22"/>
                <w:szCs w:val="22"/>
              </w:rPr>
              <w:t>:</w:t>
            </w:r>
            <w:r w:rsidRPr="001D60F2">
              <w:rPr>
                <w:sz w:val="22"/>
                <w:szCs w:val="22"/>
              </w:rPr>
              <w:t xml:space="preserve"> </w:t>
            </w:r>
          </w:p>
        </w:tc>
        <w:tc>
          <w:tcPr>
            <w:tcW w:w="8385" w:type="dxa"/>
          </w:tcPr>
          <w:p w14:paraId="708BD917" w14:textId="6A0E2C01" w:rsidR="001E482E" w:rsidRPr="00AC78CD" w:rsidRDefault="001E482E" w:rsidP="00D61630">
            <w:pPr>
              <w:numPr>
                <w:ilvl w:val="0"/>
                <w:numId w:val="1"/>
              </w:numPr>
              <w:tabs>
                <w:tab w:val="clear" w:pos="720"/>
                <w:tab w:val="num" w:pos="72"/>
              </w:tabs>
              <w:ind w:left="72" w:hanging="180"/>
              <w:jc w:val="both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Fluent</w:t>
            </w:r>
            <w:r w:rsidR="003D60E1" w:rsidRPr="00AC78CD">
              <w:rPr>
                <w:sz w:val="22"/>
                <w:szCs w:val="22"/>
                <w:lang w:val="en-GB"/>
              </w:rPr>
              <w:t xml:space="preserve"> </w:t>
            </w:r>
          </w:p>
        </w:tc>
      </w:tr>
      <w:tr w:rsidR="001E482E" w:rsidRPr="00E70D20" w14:paraId="056652B4" w14:textId="77777777" w:rsidTr="00D61630">
        <w:trPr>
          <w:trHeight w:val="169"/>
          <w:jc w:val="center"/>
        </w:trPr>
        <w:tc>
          <w:tcPr>
            <w:tcW w:w="1254" w:type="dxa"/>
          </w:tcPr>
          <w:p w14:paraId="15406D48" w14:textId="417F7FC8" w:rsidR="001E482E" w:rsidRPr="00AC78CD" w:rsidRDefault="001E482E" w:rsidP="006535D9">
            <w:pPr>
              <w:ind w:left="990" w:hanging="990"/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German</w:t>
            </w:r>
          </w:p>
        </w:tc>
        <w:tc>
          <w:tcPr>
            <w:tcW w:w="8385" w:type="dxa"/>
          </w:tcPr>
          <w:p w14:paraId="63AD2B63" w14:textId="535604EE" w:rsidR="001E482E" w:rsidRDefault="001E482E" w:rsidP="00722D2D">
            <w:pPr>
              <w:numPr>
                <w:ilvl w:val="0"/>
                <w:numId w:val="1"/>
              </w:numPr>
              <w:tabs>
                <w:tab w:val="clear" w:pos="720"/>
                <w:tab w:val="num" w:pos="72"/>
              </w:tabs>
              <w:ind w:left="72" w:hanging="180"/>
              <w:jc w:val="both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Good</w:t>
            </w:r>
          </w:p>
        </w:tc>
      </w:tr>
    </w:tbl>
    <w:p w14:paraId="00197B99" w14:textId="77777777" w:rsidR="00653208" w:rsidRDefault="00653208" w:rsidP="007A3A6C">
      <w:pPr>
        <w:rPr>
          <w:sz w:val="20"/>
          <w:szCs w:val="20"/>
          <w:lang w:val="fr-FR"/>
        </w:rPr>
      </w:pPr>
    </w:p>
    <w:p w14:paraId="5C2B1A48" w14:textId="77777777" w:rsidR="008A2720" w:rsidRDefault="008A2720" w:rsidP="007A3A6C">
      <w:pPr>
        <w:rPr>
          <w:sz w:val="20"/>
          <w:szCs w:val="20"/>
          <w:lang w:val="fr-FR"/>
        </w:rPr>
      </w:pPr>
    </w:p>
    <w:p w14:paraId="7C9C1B16" w14:textId="77777777" w:rsidR="008A2720" w:rsidRDefault="008A2720" w:rsidP="007A3A6C">
      <w:pPr>
        <w:rPr>
          <w:sz w:val="20"/>
          <w:szCs w:val="20"/>
          <w:lang w:val="fr-FR"/>
        </w:rPr>
      </w:pPr>
    </w:p>
    <w:tbl>
      <w:tblPr>
        <w:tblStyle w:val="TableGrid"/>
        <w:tblW w:w="9639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1254"/>
        <w:gridCol w:w="8385"/>
      </w:tblGrid>
      <w:tr w:rsidR="008A2720" w:rsidRPr="004805F4" w14:paraId="74414C5B" w14:textId="77777777" w:rsidTr="00BB1046">
        <w:trPr>
          <w:jc w:val="center"/>
        </w:trPr>
        <w:tc>
          <w:tcPr>
            <w:tcW w:w="9639" w:type="dxa"/>
            <w:gridSpan w:val="2"/>
            <w:tcBorders>
              <w:top w:val="single" w:sz="12" w:space="0" w:color="auto"/>
              <w:bottom w:val="single" w:sz="12" w:space="0" w:color="auto"/>
            </w:tcBorders>
            <w:shd w:val="pct10" w:color="auto" w:fill="auto"/>
          </w:tcPr>
          <w:p w14:paraId="14FE20E9" w14:textId="253BE945" w:rsidR="008A2720" w:rsidRPr="00FE69A0" w:rsidRDefault="008A2720" w:rsidP="00FE69A0">
            <w:pPr>
              <w:rPr>
                <w:b/>
              </w:rPr>
            </w:pPr>
            <w:r>
              <w:rPr>
                <w:b/>
                <w:lang w:val="el-GR"/>
              </w:rPr>
              <w:t>4</w:t>
            </w:r>
            <w:r w:rsidRPr="004805F4">
              <w:rPr>
                <w:b/>
                <w:lang w:val="el-GR"/>
              </w:rPr>
              <w:t xml:space="preserve">. </w:t>
            </w:r>
            <w:r w:rsidR="00FE69A0">
              <w:rPr>
                <w:b/>
              </w:rPr>
              <w:t>PROFESSIONAL LICENCES</w:t>
            </w:r>
          </w:p>
        </w:tc>
      </w:tr>
      <w:tr w:rsidR="008A2720" w:rsidRPr="00FE69A0" w14:paraId="3B58E3EE" w14:textId="77777777" w:rsidTr="00BB1046">
        <w:trPr>
          <w:trHeight w:val="278"/>
          <w:jc w:val="center"/>
        </w:trPr>
        <w:tc>
          <w:tcPr>
            <w:tcW w:w="1254" w:type="dxa"/>
          </w:tcPr>
          <w:p w14:paraId="081B245E" w14:textId="77777777" w:rsidR="008A2720" w:rsidRDefault="008A2720" w:rsidP="00BB1046">
            <w:pPr>
              <w:ind w:left="990" w:hanging="990"/>
              <w:rPr>
                <w:sz w:val="22"/>
                <w:szCs w:val="22"/>
                <w:lang w:val="el-GR"/>
              </w:rPr>
            </w:pPr>
            <w:r>
              <w:rPr>
                <w:b/>
                <w:sz w:val="22"/>
                <w:szCs w:val="22"/>
                <w:lang w:val="el-GR"/>
              </w:rPr>
              <w:t>2004</w:t>
            </w:r>
            <w:r w:rsidRPr="004805F4">
              <w:rPr>
                <w:sz w:val="22"/>
                <w:szCs w:val="22"/>
                <w:lang w:val="el-GR"/>
              </w:rPr>
              <w:t xml:space="preserve"> </w:t>
            </w:r>
          </w:p>
          <w:p w14:paraId="144ECD71" w14:textId="77777777" w:rsidR="008A2720" w:rsidRPr="002E6785" w:rsidRDefault="008A2720" w:rsidP="00BB1046">
            <w:pPr>
              <w:ind w:left="990" w:hanging="990"/>
              <w:rPr>
                <w:b/>
                <w:sz w:val="22"/>
                <w:szCs w:val="22"/>
                <w:lang w:val="el-GR"/>
              </w:rPr>
            </w:pPr>
            <w:r w:rsidRPr="002E6785">
              <w:rPr>
                <w:b/>
                <w:sz w:val="22"/>
                <w:szCs w:val="22"/>
                <w:lang w:val="el-GR"/>
              </w:rPr>
              <w:t>2004</w:t>
            </w:r>
          </w:p>
        </w:tc>
        <w:tc>
          <w:tcPr>
            <w:tcW w:w="8385" w:type="dxa"/>
          </w:tcPr>
          <w:p w14:paraId="2E2C30BC" w14:textId="60FA8123" w:rsidR="008A2720" w:rsidRDefault="00FE69A0" w:rsidP="00BB1046">
            <w:pPr>
              <w:numPr>
                <w:ilvl w:val="0"/>
                <w:numId w:val="1"/>
              </w:numPr>
              <w:tabs>
                <w:tab w:val="clear" w:pos="720"/>
                <w:tab w:val="num" w:pos="72"/>
              </w:tabs>
              <w:ind w:left="72" w:hanging="180"/>
              <w:jc w:val="both"/>
              <w:rPr>
                <w:sz w:val="22"/>
                <w:szCs w:val="22"/>
                <w:lang w:val="el-GR"/>
              </w:rPr>
            </w:pPr>
            <w:r>
              <w:rPr>
                <w:sz w:val="22"/>
                <w:szCs w:val="22"/>
              </w:rPr>
              <w:t>Economist License</w:t>
            </w:r>
          </w:p>
          <w:p w14:paraId="7056571D" w14:textId="59EB923B" w:rsidR="008A2720" w:rsidRPr="004805F4" w:rsidRDefault="00FE69A0" w:rsidP="00FE69A0">
            <w:pPr>
              <w:numPr>
                <w:ilvl w:val="0"/>
                <w:numId w:val="1"/>
              </w:numPr>
              <w:tabs>
                <w:tab w:val="clear" w:pos="720"/>
                <w:tab w:val="num" w:pos="72"/>
              </w:tabs>
              <w:ind w:left="72" w:hanging="180"/>
              <w:jc w:val="both"/>
              <w:rPr>
                <w:sz w:val="22"/>
                <w:szCs w:val="22"/>
                <w:lang w:val="el-GR"/>
              </w:rPr>
            </w:pPr>
            <w:r>
              <w:rPr>
                <w:sz w:val="22"/>
                <w:szCs w:val="22"/>
              </w:rPr>
              <w:t>C Grade Accountant License</w:t>
            </w:r>
          </w:p>
        </w:tc>
      </w:tr>
    </w:tbl>
    <w:p w14:paraId="5C2CE69E" w14:textId="77777777" w:rsidR="008A2720" w:rsidRDefault="008A2720" w:rsidP="008A2720">
      <w:pPr>
        <w:rPr>
          <w:sz w:val="20"/>
          <w:szCs w:val="20"/>
          <w:lang w:val="el-GR"/>
        </w:rPr>
      </w:pPr>
    </w:p>
    <w:p w14:paraId="41982E57" w14:textId="77777777" w:rsidR="008A2720" w:rsidRPr="00E10337" w:rsidRDefault="008A2720" w:rsidP="008A2720">
      <w:pPr>
        <w:rPr>
          <w:sz w:val="20"/>
          <w:szCs w:val="20"/>
          <w:lang w:val="el-GR"/>
        </w:rPr>
      </w:pPr>
    </w:p>
    <w:p w14:paraId="06368B83" w14:textId="77777777" w:rsidR="008A2720" w:rsidRPr="00E10337" w:rsidRDefault="008A2720" w:rsidP="008A2720">
      <w:pPr>
        <w:rPr>
          <w:sz w:val="20"/>
          <w:szCs w:val="20"/>
          <w:lang w:val="el-GR"/>
        </w:rPr>
      </w:pPr>
    </w:p>
    <w:tbl>
      <w:tblPr>
        <w:tblStyle w:val="TableGrid"/>
        <w:tblW w:w="1002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2358"/>
        <w:gridCol w:w="7634"/>
        <w:gridCol w:w="30"/>
      </w:tblGrid>
      <w:tr w:rsidR="008A2720" w:rsidRPr="001577A1" w14:paraId="1CE141B9" w14:textId="77777777" w:rsidTr="00BB1046">
        <w:trPr>
          <w:jc w:val="center"/>
        </w:trPr>
        <w:tc>
          <w:tcPr>
            <w:tcW w:w="10022" w:type="dxa"/>
            <w:gridSpan w:val="3"/>
            <w:tcBorders>
              <w:top w:val="single" w:sz="12" w:space="0" w:color="auto"/>
              <w:bottom w:val="single" w:sz="12" w:space="0" w:color="auto"/>
            </w:tcBorders>
            <w:shd w:val="pct10" w:color="auto" w:fill="auto"/>
          </w:tcPr>
          <w:p w14:paraId="7592D423" w14:textId="784BD5C5" w:rsidR="008A2720" w:rsidRPr="00FE69A0" w:rsidRDefault="008A2720" w:rsidP="00FE69A0">
            <w:pPr>
              <w:rPr>
                <w:b/>
              </w:rPr>
            </w:pPr>
            <w:r w:rsidRPr="001577A1">
              <w:rPr>
                <w:b/>
                <w:lang w:val="en-GB"/>
              </w:rPr>
              <w:lastRenderedPageBreak/>
              <w:t xml:space="preserve">5. </w:t>
            </w:r>
            <w:r w:rsidR="00FE69A0">
              <w:rPr>
                <w:b/>
              </w:rPr>
              <w:t>WORK EXPERIENCE</w:t>
            </w:r>
          </w:p>
        </w:tc>
      </w:tr>
      <w:tr w:rsidR="008A2720" w:rsidRPr="006C49B6" w14:paraId="2E05054D" w14:textId="77777777" w:rsidTr="00BB1046">
        <w:trPr>
          <w:gridAfter w:val="1"/>
          <w:wAfter w:w="30" w:type="dxa"/>
          <w:trHeight w:val="796"/>
          <w:jc w:val="center"/>
        </w:trPr>
        <w:tc>
          <w:tcPr>
            <w:tcW w:w="2358" w:type="dxa"/>
            <w:tcBorders>
              <w:top w:val="single" w:sz="12" w:space="0" w:color="auto"/>
            </w:tcBorders>
          </w:tcPr>
          <w:p w14:paraId="08A30531" w14:textId="39B337B6" w:rsidR="008A2720" w:rsidRPr="00FE69A0" w:rsidRDefault="00FE69A0" w:rsidP="00FE69A0">
            <w:pPr>
              <w:ind w:right="-108"/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Nov</w:t>
            </w:r>
            <w:r w:rsidR="008A2720">
              <w:rPr>
                <w:b/>
                <w:sz w:val="22"/>
                <w:szCs w:val="22"/>
              </w:rPr>
              <w:t xml:space="preserve"> </w:t>
            </w:r>
            <w:r w:rsidR="008A2720">
              <w:rPr>
                <w:b/>
                <w:sz w:val="22"/>
                <w:szCs w:val="22"/>
                <w:lang w:val="el-GR"/>
              </w:rPr>
              <w:t>‘</w:t>
            </w:r>
            <w:r w:rsidR="008A2720">
              <w:rPr>
                <w:b/>
                <w:sz w:val="22"/>
                <w:szCs w:val="22"/>
              </w:rPr>
              <w:t>10</w:t>
            </w:r>
            <w:r w:rsidR="008A2720" w:rsidRPr="00845FC6">
              <w:rPr>
                <w:b/>
                <w:sz w:val="22"/>
                <w:szCs w:val="22"/>
              </w:rPr>
              <w:t xml:space="preserve"> – </w:t>
            </w:r>
            <w:r>
              <w:rPr>
                <w:b/>
                <w:sz w:val="22"/>
                <w:szCs w:val="22"/>
              </w:rPr>
              <w:t>Today</w:t>
            </w:r>
          </w:p>
        </w:tc>
        <w:tc>
          <w:tcPr>
            <w:tcW w:w="7634" w:type="dxa"/>
            <w:tcBorders>
              <w:top w:val="single" w:sz="12" w:space="0" w:color="auto"/>
            </w:tcBorders>
          </w:tcPr>
          <w:p w14:paraId="710AD801" w14:textId="0DF2BA72" w:rsidR="008A2720" w:rsidRPr="00FE69A0" w:rsidRDefault="00FE69A0" w:rsidP="00BB1046">
            <w:pPr>
              <w:jc w:val="both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Eastern Macedonia and Thrace Institute of Technology</w:t>
            </w:r>
            <w:r w:rsidR="008A2720" w:rsidRPr="00FE69A0">
              <w:rPr>
                <w:sz w:val="22"/>
                <w:szCs w:val="22"/>
              </w:rPr>
              <w:t xml:space="preserve">: </w:t>
            </w:r>
            <w:r w:rsidR="004E069B">
              <w:rPr>
                <w:sz w:val="22"/>
                <w:szCs w:val="22"/>
              </w:rPr>
              <w:br/>
            </w:r>
            <w:r>
              <w:rPr>
                <w:sz w:val="22"/>
                <w:szCs w:val="22"/>
              </w:rPr>
              <w:t>Program Coordinator</w:t>
            </w:r>
            <w:r w:rsidR="008A2720" w:rsidRPr="00FE69A0">
              <w:rPr>
                <w:sz w:val="22"/>
                <w:szCs w:val="22"/>
              </w:rPr>
              <w:t xml:space="preserve">, </w:t>
            </w:r>
            <w:r>
              <w:rPr>
                <w:sz w:val="22"/>
                <w:szCs w:val="22"/>
              </w:rPr>
              <w:t>“Hephaestus” Lab.</w:t>
            </w:r>
          </w:p>
          <w:p w14:paraId="480D88D6" w14:textId="472C8B83" w:rsidR="008A2720" w:rsidRPr="00FE69A0" w:rsidRDefault="00FE69A0" w:rsidP="00BB1046">
            <w:pPr>
              <w:jc w:val="both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Greece.</w:t>
            </w:r>
          </w:p>
          <w:p w14:paraId="4A4757ED" w14:textId="77777777" w:rsidR="008A2720" w:rsidRPr="004E069B" w:rsidRDefault="008A2720" w:rsidP="00BB1046">
            <w:pPr>
              <w:jc w:val="both"/>
              <w:rPr>
                <w:sz w:val="22"/>
                <w:szCs w:val="22"/>
              </w:rPr>
            </w:pPr>
          </w:p>
        </w:tc>
      </w:tr>
      <w:tr w:rsidR="008A2720" w:rsidRPr="00BD3AFA" w14:paraId="6BCFCAC1" w14:textId="77777777" w:rsidTr="00BB1046">
        <w:trPr>
          <w:gridAfter w:val="1"/>
          <w:wAfter w:w="30" w:type="dxa"/>
          <w:trHeight w:val="1035"/>
          <w:jc w:val="center"/>
        </w:trPr>
        <w:tc>
          <w:tcPr>
            <w:tcW w:w="2358" w:type="dxa"/>
          </w:tcPr>
          <w:p w14:paraId="11A92B86" w14:textId="73E74726" w:rsidR="008A2720" w:rsidRPr="00845FC6" w:rsidRDefault="00FE69A0" w:rsidP="00FE69A0">
            <w:pPr>
              <w:ind w:right="-108"/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Jul</w:t>
            </w:r>
            <w:r w:rsidR="008A2720">
              <w:rPr>
                <w:b/>
                <w:sz w:val="22"/>
                <w:szCs w:val="22"/>
              </w:rPr>
              <w:t xml:space="preserve"> </w:t>
            </w:r>
            <w:r w:rsidR="008A2720" w:rsidRPr="004E069B">
              <w:rPr>
                <w:b/>
                <w:sz w:val="22"/>
                <w:szCs w:val="22"/>
              </w:rPr>
              <w:t>‘</w:t>
            </w:r>
            <w:r w:rsidR="008A2720">
              <w:rPr>
                <w:b/>
                <w:sz w:val="22"/>
                <w:szCs w:val="22"/>
              </w:rPr>
              <w:t>09</w:t>
            </w:r>
            <w:r w:rsidR="008A2720" w:rsidRPr="00845FC6">
              <w:rPr>
                <w:b/>
                <w:sz w:val="22"/>
                <w:szCs w:val="22"/>
              </w:rPr>
              <w:t xml:space="preserve"> – </w:t>
            </w:r>
            <w:r>
              <w:rPr>
                <w:b/>
                <w:sz w:val="22"/>
                <w:szCs w:val="22"/>
              </w:rPr>
              <w:t>Mar</w:t>
            </w:r>
            <w:r w:rsidR="008A2720" w:rsidRPr="00845FC6">
              <w:rPr>
                <w:b/>
                <w:sz w:val="22"/>
                <w:szCs w:val="22"/>
              </w:rPr>
              <w:t xml:space="preserve"> </w:t>
            </w:r>
            <w:r w:rsidR="008A2720" w:rsidRPr="004E069B">
              <w:rPr>
                <w:b/>
                <w:sz w:val="22"/>
                <w:szCs w:val="22"/>
              </w:rPr>
              <w:t>‘</w:t>
            </w:r>
            <w:r w:rsidR="008A2720">
              <w:rPr>
                <w:b/>
                <w:sz w:val="22"/>
                <w:szCs w:val="22"/>
              </w:rPr>
              <w:t>10</w:t>
            </w:r>
          </w:p>
        </w:tc>
        <w:tc>
          <w:tcPr>
            <w:tcW w:w="7634" w:type="dxa"/>
          </w:tcPr>
          <w:p w14:paraId="673D7B72" w14:textId="2362520E" w:rsidR="004E069B" w:rsidRDefault="004E069B" w:rsidP="00FE69A0">
            <w:pPr>
              <w:jc w:val="both"/>
              <w:rPr>
                <w:sz w:val="22"/>
                <w:szCs w:val="22"/>
              </w:rPr>
            </w:pPr>
            <w:r w:rsidRPr="004E069B">
              <w:rPr>
                <w:sz w:val="22"/>
                <w:szCs w:val="22"/>
              </w:rPr>
              <w:t xml:space="preserve">National Bank of Greece: Employee of the Bank, </w:t>
            </w:r>
            <w:r>
              <w:rPr>
                <w:sz w:val="22"/>
                <w:szCs w:val="22"/>
              </w:rPr>
              <w:br/>
            </w:r>
            <w:r w:rsidRPr="004E069B">
              <w:rPr>
                <w:sz w:val="22"/>
                <w:szCs w:val="22"/>
              </w:rPr>
              <w:t>Objective: To study the number of customers that adopt web banking services and current trends in banking products.</w:t>
            </w:r>
          </w:p>
          <w:p w14:paraId="42CC93BC" w14:textId="16CA3AC6" w:rsidR="00FE69A0" w:rsidRPr="00FE69A0" w:rsidRDefault="00FE69A0" w:rsidP="00FE69A0">
            <w:pPr>
              <w:jc w:val="both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Greece.</w:t>
            </w:r>
          </w:p>
          <w:p w14:paraId="0E36EA86" w14:textId="77777777" w:rsidR="008A2720" w:rsidRPr="00845FC6" w:rsidRDefault="008A2720" w:rsidP="00BB1046">
            <w:pPr>
              <w:jc w:val="both"/>
              <w:rPr>
                <w:sz w:val="22"/>
                <w:szCs w:val="22"/>
              </w:rPr>
            </w:pPr>
          </w:p>
        </w:tc>
      </w:tr>
      <w:tr w:rsidR="008A2720" w:rsidRPr="00BD3AFA" w14:paraId="69E2003C" w14:textId="77777777" w:rsidTr="00BB1046">
        <w:trPr>
          <w:gridAfter w:val="1"/>
          <w:wAfter w:w="30" w:type="dxa"/>
          <w:trHeight w:val="1035"/>
          <w:jc w:val="center"/>
        </w:trPr>
        <w:tc>
          <w:tcPr>
            <w:tcW w:w="2358" w:type="dxa"/>
          </w:tcPr>
          <w:p w14:paraId="1DA2312C" w14:textId="66D9017E" w:rsidR="008A2720" w:rsidRDefault="00FE69A0" w:rsidP="00FE69A0">
            <w:pPr>
              <w:ind w:right="-108"/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Jan</w:t>
            </w:r>
            <w:r w:rsidR="008A2720">
              <w:rPr>
                <w:b/>
                <w:sz w:val="22"/>
                <w:szCs w:val="22"/>
              </w:rPr>
              <w:t xml:space="preserve"> </w:t>
            </w:r>
            <w:r w:rsidR="008A2720" w:rsidRPr="004E069B">
              <w:rPr>
                <w:b/>
                <w:sz w:val="22"/>
                <w:szCs w:val="22"/>
              </w:rPr>
              <w:t>’</w:t>
            </w:r>
            <w:r w:rsidR="008A2720">
              <w:rPr>
                <w:b/>
                <w:sz w:val="22"/>
                <w:szCs w:val="22"/>
              </w:rPr>
              <w:t>07</w:t>
            </w:r>
            <w:r w:rsidR="008A2720" w:rsidRPr="00845FC6">
              <w:rPr>
                <w:b/>
                <w:sz w:val="22"/>
                <w:szCs w:val="22"/>
              </w:rPr>
              <w:t xml:space="preserve"> – </w:t>
            </w:r>
            <w:r>
              <w:rPr>
                <w:b/>
                <w:sz w:val="22"/>
                <w:szCs w:val="22"/>
              </w:rPr>
              <w:t>Jul</w:t>
            </w:r>
            <w:r w:rsidR="008A2720">
              <w:rPr>
                <w:b/>
                <w:sz w:val="22"/>
                <w:szCs w:val="22"/>
              </w:rPr>
              <w:t xml:space="preserve"> </w:t>
            </w:r>
            <w:r w:rsidR="008A2720" w:rsidRPr="004E069B">
              <w:rPr>
                <w:b/>
                <w:sz w:val="22"/>
                <w:szCs w:val="22"/>
              </w:rPr>
              <w:t>‘</w:t>
            </w:r>
            <w:r w:rsidR="008A2720">
              <w:rPr>
                <w:b/>
                <w:sz w:val="22"/>
                <w:szCs w:val="22"/>
              </w:rPr>
              <w:t>09</w:t>
            </w:r>
          </w:p>
        </w:tc>
        <w:tc>
          <w:tcPr>
            <w:tcW w:w="7634" w:type="dxa"/>
          </w:tcPr>
          <w:p w14:paraId="636400BF" w14:textId="77777777" w:rsidR="004E069B" w:rsidRDefault="004E069B" w:rsidP="00FE69A0">
            <w:pPr>
              <w:jc w:val="both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echnical Education</w:t>
            </w:r>
            <w:r w:rsidRPr="004E069B">
              <w:rPr>
                <w:sz w:val="22"/>
                <w:szCs w:val="22"/>
              </w:rPr>
              <w:t xml:space="preserve"> SA: Unit Manage</w:t>
            </w:r>
            <w:r>
              <w:rPr>
                <w:sz w:val="22"/>
                <w:szCs w:val="22"/>
              </w:rPr>
              <w:t>r in Lifelong Learning projects.</w:t>
            </w:r>
            <w:r w:rsidRPr="004E069B">
              <w:rPr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br/>
            </w:r>
            <w:r w:rsidRPr="004E069B">
              <w:rPr>
                <w:sz w:val="22"/>
                <w:szCs w:val="22"/>
              </w:rPr>
              <w:t>Objective: Collection and analysis of results, cost monitoring, creation and approval of the project budget.</w:t>
            </w:r>
          </w:p>
          <w:p w14:paraId="608BAFBE" w14:textId="6738DA10" w:rsidR="008A2720" w:rsidRDefault="00FE69A0" w:rsidP="00D61630">
            <w:pPr>
              <w:jc w:val="both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Greece.</w:t>
            </w:r>
          </w:p>
        </w:tc>
      </w:tr>
    </w:tbl>
    <w:p w14:paraId="1E2FF370" w14:textId="77777777" w:rsidR="008A2720" w:rsidRPr="004E069B" w:rsidRDefault="008A2720" w:rsidP="008A2720">
      <w:pPr>
        <w:rPr>
          <w:sz w:val="20"/>
          <w:szCs w:val="20"/>
        </w:rPr>
      </w:pPr>
    </w:p>
    <w:tbl>
      <w:tblPr>
        <w:tblStyle w:val="TableGrid"/>
        <w:tblW w:w="5035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2604"/>
        <w:gridCol w:w="7618"/>
        <w:gridCol w:w="37"/>
      </w:tblGrid>
      <w:tr w:rsidR="008A2720" w:rsidRPr="004805F4" w14:paraId="3D40A84A" w14:textId="77777777" w:rsidTr="00BB1046">
        <w:trPr>
          <w:gridAfter w:val="1"/>
          <w:wAfter w:w="18" w:type="pct"/>
          <w:jc w:val="center"/>
        </w:trPr>
        <w:tc>
          <w:tcPr>
            <w:tcW w:w="4982" w:type="pct"/>
            <w:gridSpan w:val="2"/>
            <w:shd w:val="pct10" w:color="auto" w:fill="auto"/>
          </w:tcPr>
          <w:p w14:paraId="309AC9E8" w14:textId="46BBEE2E" w:rsidR="008A2720" w:rsidRPr="00FE69A0" w:rsidRDefault="008A2720" w:rsidP="00FE69A0">
            <w:pPr>
              <w:rPr>
                <w:b/>
              </w:rPr>
            </w:pPr>
            <w:r w:rsidRPr="004E069B">
              <w:rPr>
                <w:b/>
              </w:rPr>
              <w:t xml:space="preserve">6. </w:t>
            </w:r>
            <w:r w:rsidR="00FE69A0">
              <w:rPr>
                <w:b/>
              </w:rPr>
              <w:t>RESEARCH EXPERIENCE</w:t>
            </w:r>
          </w:p>
        </w:tc>
      </w:tr>
      <w:tr w:rsidR="008A2720" w:rsidRPr="0073297E" w14:paraId="083A88F1" w14:textId="77777777" w:rsidTr="00BB1046">
        <w:trPr>
          <w:trHeight w:val="2908"/>
          <w:jc w:val="center"/>
        </w:trPr>
        <w:tc>
          <w:tcPr>
            <w:tcW w:w="1269" w:type="pct"/>
          </w:tcPr>
          <w:p w14:paraId="74850502" w14:textId="77777777" w:rsidR="008A2720" w:rsidRPr="004E069B" w:rsidRDefault="008A2720" w:rsidP="00BB1046">
            <w:pPr>
              <w:jc w:val="both"/>
              <w:rPr>
                <w:rStyle w:val="Emphasis"/>
                <w:b/>
                <w:i w:val="0"/>
                <w:iCs w:val="0"/>
                <w:sz w:val="22"/>
                <w:szCs w:val="22"/>
              </w:rPr>
            </w:pPr>
            <w:r>
              <w:rPr>
                <w:rStyle w:val="Emphasis"/>
                <w:b/>
                <w:i w:val="0"/>
                <w:iCs w:val="0"/>
                <w:sz w:val="22"/>
                <w:szCs w:val="22"/>
              </w:rPr>
              <w:t>01/0</w:t>
            </w:r>
            <w:r w:rsidRPr="004E069B">
              <w:rPr>
                <w:rStyle w:val="Emphasis"/>
                <w:b/>
                <w:i w:val="0"/>
                <w:iCs w:val="0"/>
                <w:sz w:val="22"/>
                <w:szCs w:val="22"/>
              </w:rPr>
              <w:t>5</w:t>
            </w:r>
            <w:r>
              <w:rPr>
                <w:rStyle w:val="Emphasis"/>
                <w:b/>
                <w:i w:val="0"/>
                <w:iCs w:val="0"/>
                <w:sz w:val="22"/>
                <w:szCs w:val="22"/>
              </w:rPr>
              <w:t>/2011</w:t>
            </w:r>
            <w:r w:rsidRPr="00B0214F">
              <w:rPr>
                <w:rStyle w:val="Emphasis"/>
                <w:b/>
                <w:i w:val="0"/>
                <w:iCs w:val="0"/>
                <w:sz w:val="22"/>
                <w:szCs w:val="22"/>
              </w:rPr>
              <w:t xml:space="preserve"> –</w:t>
            </w:r>
            <w:r>
              <w:rPr>
                <w:rStyle w:val="Emphasis"/>
                <w:b/>
                <w:i w:val="0"/>
                <w:iCs w:val="0"/>
                <w:sz w:val="22"/>
                <w:szCs w:val="22"/>
              </w:rPr>
              <w:t xml:space="preserve"> 3</w:t>
            </w:r>
            <w:r w:rsidRPr="004E069B">
              <w:rPr>
                <w:rStyle w:val="Emphasis"/>
                <w:b/>
                <w:i w:val="0"/>
                <w:iCs w:val="0"/>
                <w:sz w:val="22"/>
                <w:szCs w:val="22"/>
              </w:rPr>
              <w:t>1</w:t>
            </w:r>
            <w:r w:rsidRPr="00B0214F">
              <w:rPr>
                <w:rStyle w:val="Emphasis"/>
                <w:b/>
                <w:i w:val="0"/>
                <w:iCs w:val="0"/>
                <w:sz w:val="22"/>
                <w:szCs w:val="22"/>
              </w:rPr>
              <w:t>/</w:t>
            </w:r>
            <w:r w:rsidRPr="004E069B">
              <w:rPr>
                <w:rStyle w:val="Emphasis"/>
                <w:b/>
                <w:i w:val="0"/>
                <w:iCs w:val="0"/>
                <w:sz w:val="22"/>
                <w:szCs w:val="22"/>
              </w:rPr>
              <w:t>10</w:t>
            </w:r>
            <w:r w:rsidRPr="00B0214F">
              <w:rPr>
                <w:rStyle w:val="Emphasis"/>
                <w:b/>
                <w:i w:val="0"/>
                <w:iCs w:val="0"/>
                <w:sz w:val="22"/>
                <w:szCs w:val="22"/>
              </w:rPr>
              <w:t>/20</w:t>
            </w:r>
            <w:r>
              <w:rPr>
                <w:rStyle w:val="Emphasis"/>
                <w:b/>
                <w:i w:val="0"/>
                <w:iCs w:val="0"/>
                <w:sz w:val="22"/>
                <w:szCs w:val="22"/>
              </w:rPr>
              <w:t>1</w:t>
            </w:r>
            <w:r w:rsidRPr="004E069B">
              <w:rPr>
                <w:rStyle w:val="Emphasis"/>
                <w:b/>
                <w:i w:val="0"/>
                <w:iCs w:val="0"/>
                <w:sz w:val="22"/>
                <w:szCs w:val="22"/>
              </w:rPr>
              <w:t>1</w:t>
            </w:r>
          </w:p>
          <w:p w14:paraId="2E1E0DAC" w14:textId="77777777" w:rsidR="008A2720" w:rsidRPr="004E069B" w:rsidRDefault="008A2720" w:rsidP="00BB1046">
            <w:pPr>
              <w:rPr>
                <w:sz w:val="22"/>
                <w:szCs w:val="22"/>
              </w:rPr>
            </w:pPr>
          </w:p>
          <w:p w14:paraId="51FF4158" w14:textId="77777777" w:rsidR="008A2720" w:rsidRPr="004E069B" w:rsidRDefault="008A2720" w:rsidP="00BB1046">
            <w:pPr>
              <w:rPr>
                <w:sz w:val="22"/>
                <w:szCs w:val="22"/>
              </w:rPr>
            </w:pPr>
          </w:p>
          <w:p w14:paraId="487AC035" w14:textId="77777777" w:rsidR="008A2720" w:rsidRPr="004E069B" w:rsidRDefault="008A2720" w:rsidP="00BB1046">
            <w:pPr>
              <w:rPr>
                <w:sz w:val="22"/>
                <w:szCs w:val="22"/>
              </w:rPr>
            </w:pPr>
          </w:p>
          <w:p w14:paraId="282C9908" w14:textId="77777777" w:rsidR="008A2720" w:rsidRPr="004E069B" w:rsidRDefault="008A2720" w:rsidP="00BB1046">
            <w:pPr>
              <w:rPr>
                <w:sz w:val="22"/>
                <w:szCs w:val="22"/>
              </w:rPr>
            </w:pPr>
          </w:p>
          <w:p w14:paraId="51F79156" w14:textId="77777777" w:rsidR="008A2720" w:rsidRPr="004E069B" w:rsidRDefault="008A2720" w:rsidP="00BB1046">
            <w:pPr>
              <w:rPr>
                <w:sz w:val="22"/>
                <w:szCs w:val="22"/>
              </w:rPr>
            </w:pPr>
          </w:p>
          <w:p w14:paraId="218F6A62" w14:textId="77777777" w:rsidR="008A2720" w:rsidRPr="004E069B" w:rsidRDefault="008A2720" w:rsidP="00BB1046">
            <w:pPr>
              <w:rPr>
                <w:sz w:val="22"/>
                <w:szCs w:val="22"/>
              </w:rPr>
            </w:pPr>
          </w:p>
          <w:p w14:paraId="15F0F8C9" w14:textId="77777777" w:rsidR="008A2720" w:rsidRPr="008F006C" w:rsidRDefault="008A2720" w:rsidP="00BB1046">
            <w:pPr>
              <w:rPr>
                <w:sz w:val="22"/>
                <w:szCs w:val="22"/>
              </w:rPr>
            </w:pPr>
          </w:p>
        </w:tc>
        <w:tc>
          <w:tcPr>
            <w:tcW w:w="3731" w:type="pct"/>
            <w:gridSpan w:val="2"/>
          </w:tcPr>
          <w:p w14:paraId="4CFBB824" w14:textId="77777777" w:rsidR="008D34BF" w:rsidRPr="008D34BF" w:rsidRDefault="008D34BF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>
              <w:rPr>
                <w:sz w:val="22"/>
                <w:szCs w:val="22"/>
              </w:rPr>
              <w:t>Eastern Macedonia and Thrace Institute of Technology</w:t>
            </w:r>
            <w:r w:rsidRPr="008D34BF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</w:p>
          <w:p w14:paraId="015AF6D3" w14:textId="48DD588B" w:rsidR="008A2720" w:rsidRPr="0073297E" w:rsidRDefault="0073297E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 w:rsidRPr="0073297E">
              <w:rPr>
                <w:rStyle w:val="Emphasis"/>
                <w:b/>
                <w:i w:val="0"/>
                <w:iCs w:val="0"/>
                <w:sz w:val="22"/>
                <w:szCs w:val="22"/>
              </w:rPr>
              <w:t>Special Account for Research Funds</w:t>
            </w:r>
            <w:r w:rsidR="008A2720" w:rsidRPr="0073297E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</w:p>
          <w:p w14:paraId="7DAF7AB0" w14:textId="77777777" w:rsidR="00AB161D" w:rsidRPr="00AB161D" w:rsidRDefault="00AB161D" w:rsidP="00BB1046">
            <w:pPr>
              <w:jc w:val="both"/>
              <w:rPr>
                <w:rStyle w:val="Emphasis"/>
                <w:b/>
                <w:i w:val="0"/>
                <w:sz w:val="22"/>
                <w:szCs w:val="22"/>
              </w:rPr>
            </w:pPr>
            <w:r w:rsidRPr="00AB161D">
              <w:rPr>
                <w:rStyle w:val="Emphasis"/>
                <w:b/>
                <w:i w:val="0"/>
                <w:sz w:val="22"/>
                <w:szCs w:val="22"/>
              </w:rPr>
              <w:t>Practical Exercise of Students of TEI of Kavala</w:t>
            </w:r>
          </w:p>
          <w:p w14:paraId="51E7A212" w14:textId="1BB80549" w:rsidR="008A2720" w:rsidRDefault="008A2720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r w:rsidRPr="00AB161D">
              <w:rPr>
                <w:rStyle w:val="Emphasis"/>
                <w:b/>
                <w:i w:val="0"/>
                <w:iCs w:val="0"/>
                <w:sz w:val="22"/>
                <w:szCs w:val="22"/>
              </w:rPr>
              <w:t xml:space="preserve"> </w:t>
            </w:r>
            <w:proofErr w:type="spellStart"/>
            <w:r w:rsidR="0073297E" w:rsidRPr="0073297E"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Objective</w:t>
            </w:r>
            <w:proofErr w:type="spellEnd"/>
            <w:r w:rsidR="0073297E" w:rsidRPr="0073297E"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:</w:t>
            </w:r>
            <w:r w:rsidRPr="000A4461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</w:p>
          <w:p w14:paraId="0A0B6C5D" w14:textId="0141D6DD" w:rsidR="00AB161D" w:rsidRPr="00AB161D" w:rsidRDefault="00AB161D" w:rsidP="00AB161D">
            <w:pPr>
              <w:pStyle w:val="ListParagraph"/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Integrated</w:t>
            </w:r>
            <w:proofErr w:type="spellEnd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Information </w:t>
            </w: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System</w:t>
            </w:r>
            <w:proofErr w:type="spellEnd"/>
          </w:p>
          <w:p w14:paraId="7348E029" w14:textId="4D147896" w:rsidR="00AB161D" w:rsidRPr="00AB161D" w:rsidRDefault="00AB161D" w:rsidP="00AB161D">
            <w:pPr>
              <w:pStyle w:val="ListParagraph"/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 w:rsidRPr="00AB161D">
              <w:rPr>
                <w:rStyle w:val="Emphasis"/>
                <w:i w:val="0"/>
                <w:iCs w:val="0"/>
                <w:sz w:val="22"/>
                <w:szCs w:val="22"/>
              </w:rPr>
              <w:t>Information System</w:t>
            </w:r>
            <w:r>
              <w:rPr>
                <w:rStyle w:val="Emphasis"/>
                <w:i w:val="0"/>
                <w:iCs w:val="0"/>
                <w:sz w:val="22"/>
                <w:szCs w:val="22"/>
              </w:rPr>
              <w:t xml:space="preserve"> Manual</w:t>
            </w:r>
          </w:p>
          <w:p w14:paraId="4DCC7474" w14:textId="673ADA65" w:rsidR="00AB161D" w:rsidRPr="00AB161D" w:rsidRDefault="00AB161D" w:rsidP="00AB161D">
            <w:pPr>
              <w:pStyle w:val="ListParagraph"/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Web </w:t>
            </w: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portal</w:t>
            </w:r>
            <w:proofErr w:type="spellEnd"/>
          </w:p>
          <w:p w14:paraId="5F564772" w14:textId="77777777" w:rsidR="00AB161D" w:rsidRDefault="00AB161D" w:rsidP="00AB161D">
            <w:pPr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 w:rsidRPr="00AB161D">
              <w:rPr>
                <w:rStyle w:val="Emphasis"/>
                <w:i w:val="0"/>
                <w:iCs w:val="0"/>
                <w:sz w:val="22"/>
                <w:szCs w:val="22"/>
              </w:rPr>
              <w:t>Demonstration of employment needs</w:t>
            </w:r>
          </w:p>
          <w:p w14:paraId="766E803D" w14:textId="0BFFC9FE" w:rsidR="008A2720" w:rsidRPr="0073297E" w:rsidRDefault="0073297E" w:rsidP="00AB161D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 w:rsidRPr="0073297E">
              <w:rPr>
                <w:rStyle w:val="Emphasis"/>
                <w:b/>
                <w:i w:val="0"/>
                <w:iCs w:val="0"/>
                <w:sz w:val="22"/>
                <w:szCs w:val="22"/>
              </w:rPr>
              <w:t>Scientific Coordinator</w:t>
            </w:r>
            <w:r w:rsidR="008A2720" w:rsidRPr="0073297E">
              <w:rPr>
                <w:rStyle w:val="Emphasis"/>
                <w:b/>
                <w:i w:val="0"/>
                <w:iCs w:val="0"/>
                <w:sz w:val="22"/>
                <w:szCs w:val="22"/>
              </w:rPr>
              <w:t>:</w:t>
            </w:r>
            <w:r w:rsidR="008A2720" w:rsidRPr="0073297E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  <w:r w:rsidRPr="0073297E">
              <w:rPr>
                <w:rStyle w:val="Emphasis"/>
                <w:i w:val="0"/>
                <w:iCs w:val="0"/>
                <w:sz w:val="22"/>
                <w:szCs w:val="22"/>
              </w:rPr>
              <w:t xml:space="preserve">Prof. N. </w:t>
            </w:r>
            <w:proofErr w:type="spellStart"/>
            <w:r w:rsidRPr="0073297E">
              <w:rPr>
                <w:rStyle w:val="Emphasis"/>
                <w:i w:val="0"/>
                <w:iCs w:val="0"/>
                <w:sz w:val="22"/>
                <w:szCs w:val="22"/>
              </w:rPr>
              <w:t>Theriou</w:t>
            </w:r>
            <w:proofErr w:type="spellEnd"/>
          </w:p>
        </w:tc>
      </w:tr>
      <w:tr w:rsidR="008A2720" w:rsidRPr="0073297E" w14:paraId="18005F95" w14:textId="77777777" w:rsidTr="00BB1046">
        <w:trPr>
          <w:jc w:val="center"/>
        </w:trPr>
        <w:tc>
          <w:tcPr>
            <w:tcW w:w="1269" w:type="pct"/>
          </w:tcPr>
          <w:p w14:paraId="48A444DD" w14:textId="795F58DE" w:rsidR="008A2720" w:rsidRPr="00927BBC" w:rsidRDefault="008A2720" w:rsidP="00BB1046">
            <w:pPr>
              <w:jc w:val="both"/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</w:pPr>
            <w:r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1/10/12-31</w:t>
            </w:r>
            <w:r w:rsidR="008D34BF">
              <w:rPr>
                <w:rStyle w:val="Emphasis"/>
                <w:b/>
                <w:i w:val="0"/>
                <w:iCs w:val="0"/>
                <w:sz w:val="22"/>
                <w:szCs w:val="22"/>
              </w:rPr>
              <w:t>/</w:t>
            </w:r>
            <w:r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12/2012</w:t>
            </w:r>
          </w:p>
        </w:tc>
        <w:tc>
          <w:tcPr>
            <w:tcW w:w="3731" w:type="pct"/>
            <w:gridSpan w:val="2"/>
          </w:tcPr>
          <w:p w14:paraId="4D16A907" w14:textId="77777777" w:rsidR="008D34BF" w:rsidRPr="008D34BF" w:rsidRDefault="008D34BF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>
              <w:rPr>
                <w:sz w:val="22"/>
                <w:szCs w:val="22"/>
              </w:rPr>
              <w:t>Eastern Macedonia and Thrace Institute of Technology</w:t>
            </w:r>
            <w:r w:rsidRPr="008D34BF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</w:p>
          <w:p w14:paraId="5B8DD918" w14:textId="3F5ED23B" w:rsidR="008A2720" w:rsidRPr="0073297E" w:rsidRDefault="0073297E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 w:rsidRPr="0073297E">
              <w:rPr>
                <w:rStyle w:val="Emphasis"/>
                <w:b/>
                <w:i w:val="0"/>
                <w:iCs w:val="0"/>
                <w:sz w:val="22"/>
                <w:szCs w:val="22"/>
              </w:rPr>
              <w:t>Special Account for Research Funds</w:t>
            </w:r>
            <w:r w:rsidR="008A2720" w:rsidRPr="0073297E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</w:p>
          <w:p w14:paraId="6BCE50C6" w14:textId="24CC0CD9" w:rsidR="008A2720" w:rsidRPr="00AB161D" w:rsidRDefault="00AB161D" w:rsidP="00BB1046">
            <w:pPr>
              <w:jc w:val="both"/>
              <w:rPr>
                <w:rStyle w:val="Emphasis"/>
                <w:b/>
                <w:i w:val="0"/>
                <w:sz w:val="22"/>
                <w:szCs w:val="22"/>
              </w:rPr>
            </w:pPr>
            <w:proofErr w:type="spellStart"/>
            <w:r>
              <w:rPr>
                <w:rStyle w:val="Emphasis"/>
                <w:b/>
                <w:i w:val="0"/>
                <w:sz w:val="22"/>
                <w:szCs w:val="22"/>
              </w:rPr>
              <w:t>Archemedes</w:t>
            </w:r>
            <w:proofErr w:type="spellEnd"/>
            <w:r w:rsidR="008A2720" w:rsidRPr="009F30C0">
              <w:rPr>
                <w:rStyle w:val="Emphasis"/>
                <w:b/>
                <w:i w:val="0"/>
                <w:sz w:val="22"/>
                <w:szCs w:val="22"/>
              </w:rPr>
              <w:t xml:space="preserve"> </w:t>
            </w:r>
            <w:r w:rsidR="008A2720">
              <w:rPr>
                <w:rStyle w:val="Emphasis"/>
                <w:b/>
                <w:i w:val="0"/>
                <w:sz w:val="22"/>
                <w:szCs w:val="22"/>
                <w:lang w:val="el-GR"/>
              </w:rPr>
              <w:t>ΙΙΙ</w:t>
            </w:r>
            <w:r w:rsidR="008A2720" w:rsidRPr="009F30C0">
              <w:rPr>
                <w:rStyle w:val="Emphasis"/>
                <w:b/>
                <w:i w:val="0"/>
                <w:sz w:val="22"/>
                <w:szCs w:val="22"/>
              </w:rPr>
              <w:t xml:space="preserve"> – </w:t>
            </w:r>
            <w:r w:rsidR="008A2720">
              <w:rPr>
                <w:rStyle w:val="Emphasis"/>
                <w:b/>
                <w:i w:val="0"/>
                <w:sz w:val="22"/>
                <w:szCs w:val="22"/>
                <w:lang w:val="el-GR"/>
              </w:rPr>
              <w:t>ΤΕΙ</w:t>
            </w:r>
            <w:r w:rsidR="008A2720" w:rsidRPr="009F30C0">
              <w:rPr>
                <w:rStyle w:val="Emphasis"/>
                <w:b/>
                <w:i w:val="0"/>
                <w:sz w:val="22"/>
                <w:szCs w:val="22"/>
              </w:rPr>
              <w:t xml:space="preserve"> </w:t>
            </w:r>
            <w:r>
              <w:rPr>
                <w:rStyle w:val="Emphasis"/>
                <w:b/>
                <w:i w:val="0"/>
                <w:sz w:val="22"/>
                <w:szCs w:val="22"/>
              </w:rPr>
              <w:t>of Kavala</w:t>
            </w:r>
          </w:p>
          <w:p w14:paraId="64FD9AB6" w14:textId="46A42439" w:rsidR="008A2720" w:rsidRDefault="008A2720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r w:rsidRPr="009F30C0">
              <w:rPr>
                <w:rStyle w:val="Emphasis"/>
                <w:b/>
                <w:i w:val="0"/>
                <w:iCs w:val="0"/>
                <w:sz w:val="22"/>
                <w:szCs w:val="22"/>
              </w:rPr>
              <w:t xml:space="preserve"> </w:t>
            </w:r>
            <w:proofErr w:type="spellStart"/>
            <w:r w:rsidR="0073297E" w:rsidRPr="0073297E"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Objective</w:t>
            </w:r>
            <w:proofErr w:type="spellEnd"/>
            <w:r w:rsidR="0073297E" w:rsidRPr="0073297E"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:</w:t>
            </w:r>
            <w:r w:rsidRPr="000A4461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</w:p>
          <w:p w14:paraId="70F7FF74" w14:textId="77777777" w:rsidR="00AB161D" w:rsidRDefault="00AB161D" w:rsidP="00AB161D">
            <w:pPr>
              <w:pStyle w:val="ListParagraph"/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Proceedings</w:t>
            </w:r>
            <w:proofErr w:type="spellEnd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of the </w:t>
            </w: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project</w:t>
            </w:r>
            <w:proofErr w:type="spellEnd"/>
          </w:p>
          <w:p w14:paraId="5DA6C234" w14:textId="7B07CBFA" w:rsidR="008A2720" w:rsidRPr="00301E6F" w:rsidRDefault="00AB161D" w:rsidP="00AB161D">
            <w:pPr>
              <w:pStyle w:val="ListParagraph"/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r>
              <w:rPr>
                <w:rStyle w:val="Emphasis"/>
                <w:i w:val="0"/>
                <w:iCs w:val="0"/>
                <w:sz w:val="22"/>
                <w:szCs w:val="22"/>
              </w:rPr>
              <w:t>Project mail archive</w:t>
            </w:r>
          </w:p>
          <w:p w14:paraId="74CC65C1" w14:textId="77777777" w:rsidR="008A2720" w:rsidRDefault="0073297E" w:rsidP="00AB161D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 w:rsidRPr="0073297E">
              <w:rPr>
                <w:rStyle w:val="Emphasis"/>
                <w:b/>
                <w:i w:val="0"/>
                <w:iCs w:val="0"/>
                <w:sz w:val="22"/>
                <w:szCs w:val="22"/>
              </w:rPr>
              <w:t>Scientific Coordinator</w:t>
            </w:r>
            <w:r w:rsidR="008A2720" w:rsidRPr="0073297E">
              <w:rPr>
                <w:rStyle w:val="Emphasis"/>
                <w:b/>
                <w:i w:val="0"/>
                <w:iCs w:val="0"/>
                <w:sz w:val="22"/>
                <w:szCs w:val="22"/>
              </w:rPr>
              <w:t>:</w:t>
            </w:r>
            <w:r w:rsidR="008A2720" w:rsidRPr="0073297E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  <w:r w:rsidR="00AB161D">
              <w:rPr>
                <w:rStyle w:val="Emphasis"/>
                <w:i w:val="0"/>
                <w:iCs w:val="0"/>
                <w:sz w:val="22"/>
                <w:szCs w:val="22"/>
              </w:rPr>
              <w:t xml:space="preserve">Prof. E. </w:t>
            </w:r>
            <w:proofErr w:type="spellStart"/>
            <w:r w:rsidR="00AB161D">
              <w:rPr>
                <w:rStyle w:val="Emphasis"/>
                <w:i w:val="0"/>
                <w:iCs w:val="0"/>
                <w:sz w:val="22"/>
                <w:szCs w:val="22"/>
              </w:rPr>
              <w:t>Kargiotis</w:t>
            </w:r>
            <w:proofErr w:type="spellEnd"/>
          </w:p>
          <w:p w14:paraId="6681AE16" w14:textId="1D738BF1" w:rsidR="00F5655E" w:rsidRPr="00AB161D" w:rsidRDefault="00F5655E" w:rsidP="00AB161D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</w:p>
        </w:tc>
      </w:tr>
      <w:tr w:rsidR="008A2720" w:rsidRPr="0073297E" w14:paraId="4D18E767" w14:textId="77777777" w:rsidTr="00BB1046">
        <w:trPr>
          <w:jc w:val="center"/>
        </w:trPr>
        <w:tc>
          <w:tcPr>
            <w:tcW w:w="1269" w:type="pct"/>
          </w:tcPr>
          <w:p w14:paraId="615F8595" w14:textId="77777777" w:rsidR="008A2720" w:rsidRPr="00AB161D" w:rsidRDefault="008A2720" w:rsidP="00BB1046">
            <w:pPr>
              <w:jc w:val="both"/>
              <w:rPr>
                <w:rStyle w:val="Emphasis"/>
                <w:b/>
                <w:i w:val="0"/>
                <w:iCs w:val="0"/>
                <w:sz w:val="22"/>
                <w:szCs w:val="22"/>
              </w:rPr>
            </w:pPr>
            <w:r w:rsidRPr="00AB161D">
              <w:rPr>
                <w:rStyle w:val="Emphasis"/>
                <w:b/>
                <w:i w:val="0"/>
                <w:iCs w:val="0"/>
                <w:sz w:val="22"/>
                <w:szCs w:val="22"/>
              </w:rPr>
              <w:t>01/01/2012-30/09/2015</w:t>
            </w:r>
          </w:p>
        </w:tc>
        <w:tc>
          <w:tcPr>
            <w:tcW w:w="3731" w:type="pct"/>
            <w:gridSpan w:val="2"/>
          </w:tcPr>
          <w:p w14:paraId="615989E8" w14:textId="77777777" w:rsidR="008D34BF" w:rsidRPr="008D34BF" w:rsidRDefault="008D34BF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>
              <w:rPr>
                <w:sz w:val="22"/>
                <w:szCs w:val="22"/>
              </w:rPr>
              <w:t>Eastern Macedonia and Thrace Institute of Technology</w:t>
            </w:r>
            <w:r w:rsidRPr="008D34BF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</w:p>
          <w:p w14:paraId="676418E6" w14:textId="1B7EF54F" w:rsidR="008A2720" w:rsidRPr="0073297E" w:rsidRDefault="0073297E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 w:rsidRPr="0073297E">
              <w:rPr>
                <w:rStyle w:val="Emphasis"/>
                <w:b/>
                <w:i w:val="0"/>
                <w:iCs w:val="0"/>
                <w:sz w:val="22"/>
                <w:szCs w:val="22"/>
              </w:rPr>
              <w:t>Special Account for Research Funds</w:t>
            </w:r>
            <w:r w:rsidR="008A2720" w:rsidRPr="0073297E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</w:p>
          <w:p w14:paraId="061C0B0C" w14:textId="2FCB24BC" w:rsidR="008A2720" w:rsidRPr="009F30C0" w:rsidRDefault="00AB161D" w:rsidP="00BB1046">
            <w:pPr>
              <w:jc w:val="both"/>
              <w:rPr>
                <w:rStyle w:val="Emphasis"/>
                <w:b/>
                <w:i w:val="0"/>
                <w:sz w:val="22"/>
                <w:szCs w:val="22"/>
              </w:rPr>
            </w:pPr>
            <w:r>
              <w:rPr>
                <w:rStyle w:val="Emphasis"/>
                <w:b/>
                <w:i w:val="0"/>
                <w:sz w:val="22"/>
                <w:szCs w:val="22"/>
              </w:rPr>
              <w:t xml:space="preserve">Thales </w:t>
            </w:r>
            <w:r w:rsidR="008A2720" w:rsidRPr="00AB161D">
              <w:rPr>
                <w:rStyle w:val="Emphasis"/>
                <w:b/>
                <w:i w:val="0"/>
                <w:sz w:val="22"/>
                <w:szCs w:val="22"/>
              </w:rPr>
              <w:t xml:space="preserve">– </w:t>
            </w:r>
            <w:r>
              <w:rPr>
                <w:rStyle w:val="Emphasis"/>
                <w:b/>
                <w:i w:val="0"/>
                <w:sz w:val="22"/>
                <w:szCs w:val="22"/>
                <w:lang w:val="el-GR"/>
              </w:rPr>
              <w:t>ΤΕΙ</w:t>
            </w:r>
            <w:r w:rsidRPr="009F30C0">
              <w:rPr>
                <w:rStyle w:val="Emphasis"/>
                <w:b/>
                <w:i w:val="0"/>
                <w:sz w:val="22"/>
                <w:szCs w:val="22"/>
              </w:rPr>
              <w:t xml:space="preserve"> </w:t>
            </w:r>
            <w:r>
              <w:rPr>
                <w:rStyle w:val="Emphasis"/>
                <w:b/>
                <w:i w:val="0"/>
                <w:sz w:val="22"/>
                <w:szCs w:val="22"/>
              </w:rPr>
              <w:t>of Kavala</w:t>
            </w:r>
          </w:p>
          <w:p w14:paraId="7CE07684" w14:textId="22D40645" w:rsidR="008A2720" w:rsidRDefault="008A2720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r w:rsidRPr="009F30C0">
              <w:rPr>
                <w:rStyle w:val="Emphasis"/>
                <w:b/>
                <w:i w:val="0"/>
                <w:iCs w:val="0"/>
                <w:sz w:val="22"/>
                <w:szCs w:val="22"/>
              </w:rPr>
              <w:t xml:space="preserve"> </w:t>
            </w:r>
            <w:proofErr w:type="spellStart"/>
            <w:r w:rsidR="0073297E" w:rsidRPr="0073297E"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Objective</w:t>
            </w:r>
            <w:proofErr w:type="spellEnd"/>
            <w:r w:rsidR="0073297E" w:rsidRPr="0073297E"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:</w:t>
            </w:r>
            <w:r w:rsidRPr="000A4461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</w:p>
          <w:p w14:paraId="4A2F97C5" w14:textId="77777777" w:rsidR="008A2720" w:rsidRDefault="008A2720" w:rsidP="00BB1046">
            <w:pPr>
              <w:pStyle w:val="ListParagraph"/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proofErr w:type="spellStart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Kick</w:t>
            </w:r>
            <w:proofErr w:type="spellEnd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– </w:t>
            </w:r>
            <w:proofErr w:type="spellStart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off</w:t>
            </w:r>
            <w:proofErr w:type="spellEnd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  <w:proofErr w:type="spellStart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meeting</w:t>
            </w:r>
            <w:proofErr w:type="spellEnd"/>
          </w:p>
          <w:p w14:paraId="5A690779" w14:textId="77777777" w:rsidR="00AB161D" w:rsidRPr="00AB161D" w:rsidRDefault="00AB161D" w:rsidP="00AB161D">
            <w:pPr>
              <w:pStyle w:val="ListParagraph"/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Administrative and </w:t>
            </w: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financial</w:t>
            </w:r>
            <w:proofErr w:type="spellEnd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management</w:t>
            </w:r>
            <w:proofErr w:type="spellEnd"/>
          </w:p>
          <w:p w14:paraId="0A508500" w14:textId="77777777" w:rsidR="00AB161D" w:rsidRPr="00AB161D" w:rsidRDefault="00AB161D" w:rsidP="00AB161D">
            <w:pPr>
              <w:pStyle w:val="ListParagraph"/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Publicity</w:t>
            </w:r>
            <w:proofErr w:type="spellEnd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- </w:t>
            </w: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Dissemination</w:t>
            </w:r>
            <w:proofErr w:type="spellEnd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of </w:t>
            </w: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Results</w:t>
            </w:r>
            <w:proofErr w:type="spellEnd"/>
          </w:p>
          <w:p w14:paraId="4E0BB8B8" w14:textId="2DD89015" w:rsidR="00AB161D" w:rsidRDefault="00AB161D" w:rsidP="00AB161D">
            <w:pPr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 w:rsidRPr="00AB161D">
              <w:rPr>
                <w:rStyle w:val="Emphasis"/>
                <w:i w:val="0"/>
                <w:iCs w:val="0"/>
                <w:sz w:val="22"/>
                <w:szCs w:val="22"/>
              </w:rPr>
              <w:t xml:space="preserve">Enrichment of Nanocapillary Database in the form of financial data </w:t>
            </w:r>
            <w:r>
              <w:rPr>
                <w:rStyle w:val="Emphasis"/>
                <w:i w:val="0"/>
                <w:iCs w:val="0"/>
                <w:sz w:val="22"/>
                <w:szCs w:val="22"/>
              </w:rPr>
              <w:t>regarding</w:t>
            </w:r>
            <w:r w:rsidRPr="00AB161D">
              <w:rPr>
                <w:rStyle w:val="Emphasis"/>
                <w:i w:val="0"/>
                <w:iCs w:val="0"/>
                <w:sz w:val="22"/>
                <w:szCs w:val="22"/>
              </w:rPr>
              <w:t xml:space="preserve"> the composition and purchase of porous materials</w:t>
            </w:r>
          </w:p>
          <w:p w14:paraId="67CF175E" w14:textId="77777777" w:rsidR="008A2720" w:rsidRDefault="0073297E" w:rsidP="00AB161D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 w:rsidRPr="0073297E">
              <w:rPr>
                <w:rStyle w:val="Emphasis"/>
                <w:b/>
                <w:i w:val="0"/>
                <w:iCs w:val="0"/>
                <w:sz w:val="22"/>
                <w:szCs w:val="22"/>
              </w:rPr>
              <w:t>Scientific Coordinator</w:t>
            </w:r>
            <w:r w:rsidR="008A2720" w:rsidRPr="0073297E">
              <w:rPr>
                <w:rStyle w:val="Emphasis"/>
                <w:b/>
                <w:i w:val="0"/>
                <w:iCs w:val="0"/>
                <w:sz w:val="22"/>
                <w:szCs w:val="22"/>
              </w:rPr>
              <w:t>:</w:t>
            </w:r>
            <w:r w:rsidR="008A2720" w:rsidRPr="0073297E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  <w:r w:rsidR="00AB161D">
              <w:rPr>
                <w:rStyle w:val="Emphasis"/>
                <w:i w:val="0"/>
                <w:iCs w:val="0"/>
                <w:sz w:val="22"/>
                <w:szCs w:val="22"/>
              </w:rPr>
              <w:t>Prof</w:t>
            </w:r>
            <w:r w:rsidR="008A2720" w:rsidRPr="0073297E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  <w:r w:rsidR="00AB161D">
              <w:rPr>
                <w:rStyle w:val="Emphasis"/>
                <w:i w:val="0"/>
                <w:iCs w:val="0"/>
                <w:sz w:val="22"/>
                <w:szCs w:val="22"/>
              </w:rPr>
              <w:t>A. Mitropoulos</w:t>
            </w:r>
          </w:p>
          <w:p w14:paraId="5A9CD15E" w14:textId="21B9967E" w:rsidR="00F5655E" w:rsidRPr="0073297E" w:rsidRDefault="00F5655E" w:rsidP="00AB161D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</w:p>
        </w:tc>
      </w:tr>
      <w:tr w:rsidR="008A2720" w:rsidRPr="0073297E" w14:paraId="4EE353F5" w14:textId="77777777" w:rsidTr="00BB1046">
        <w:trPr>
          <w:jc w:val="center"/>
        </w:trPr>
        <w:tc>
          <w:tcPr>
            <w:tcW w:w="1269" w:type="pct"/>
          </w:tcPr>
          <w:p w14:paraId="4F724112" w14:textId="77777777" w:rsidR="008A2720" w:rsidRPr="00AB161D" w:rsidRDefault="008A2720" w:rsidP="00BB1046">
            <w:pPr>
              <w:jc w:val="both"/>
              <w:rPr>
                <w:rStyle w:val="Emphasis"/>
                <w:b/>
                <w:i w:val="0"/>
                <w:iCs w:val="0"/>
                <w:sz w:val="22"/>
                <w:szCs w:val="22"/>
              </w:rPr>
            </w:pPr>
            <w:r>
              <w:rPr>
                <w:rStyle w:val="Emphasis"/>
                <w:b/>
                <w:i w:val="0"/>
                <w:iCs w:val="0"/>
                <w:sz w:val="22"/>
                <w:szCs w:val="22"/>
              </w:rPr>
              <w:t>0</w:t>
            </w:r>
            <w:r w:rsidRPr="00AB161D">
              <w:rPr>
                <w:rStyle w:val="Emphasis"/>
                <w:b/>
                <w:i w:val="0"/>
                <w:iCs w:val="0"/>
                <w:sz w:val="22"/>
                <w:szCs w:val="22"/>
              </w:rPr>
              <w:t>5</w:t>
            </w:r>
            <w:r>
              <w:rPr>
                <w:rStyle w:val="Emphasis"/>
                <w:b/>
                <w:i w:val="0"/>
                <w:iCs w:val="0"/>
                <w:sz w:val="22"/>
                <w:szCs w:val="22"/>
              </w:rPr>
              <w:t>/1</w:t>
            </w:r>
            <w:r w:rsidRPr="00AB161D">
              <w:rPr>
                <w:rStyle w:val="Emphasis"/>
                <w:b/>
                <w:i w:val="0"/>
                <w:iCs w:val="0"/>
                <w:sz w:val="22"/>
                <w:szCs w:val="22"/>
              </w:rPr>
              <w:t>0</w:t>
            </w:r>
            <w:r>
              <w:rPr>
                <w:rStyle w:val="Emphasis"/>
                <w:b/>
                <w:i w:val="0"/>
                <w:iCs w:val="0"/>
                <w:sz w:val="22"/>
                <w:szCs w:val="22"/>
              </w:rPr>
              <w:t>/201</w:t>
            </w:r>
            <w:r w:rsidRPr="00AB161D">
              <w:rPr>
                <w:rStyle w:val="Emphasis"/>
                <w:b/>
                <w:i w:val="0"/>
                <w:iCs w:val="0"/>
                <w:sz w:val="22"/>
                <w:szCs w:val="22"/>
              </w:rPr>
              <w:t>7</w:t>
            </w:r>
            <w:r>
              <w:rPr>
                <w:rStyle w:val="Emphasis"/>
                <w:b/>
                <w:i w:val="0"/>
                <w:iCs w:val="0"/>
                <w:sz w:val="22"/>
                <w:szCs w:val="22"/>
              </w:rPr>
              <w:t xml:space="preserve"> – </w:t>
            </w:r>
            <w:r w:rsidRPr="00AB161D">
              <w:rPr>
                <w:rStyle w:val="Emphasis"/>
                <w:b/>
                <w:i w:val="0"/>
                <w:iCs w:val="0"/>
                <w:sz w:val="22"/>
                <w:szCs w:val="22"/>
              </w:rPr>
              <w:t>28</w:t>
            </w:r>
            <w:r>
              <w:rPr>
                <w:rStyle w:val="Emphasis"/>
                <w:b/>
                <w:i w:val="0"/>
                <w:iCs w:val="0"/>
                <w:sz w:val="22"/>
                <w:szCs w:val="22"/>
              </w:rPr>
              <w:t>/2/201</w:t>
            </w:r>
            <w:r w:rsidRPr="00AB161D">
              <w:rPr>
                <w:rStyle w:val="Emphasis"/>
                <w:b/>
                <w:i w:val="0"/>
                <w:iCs w:val="0"/>
                <w:sz w:val="22"/>
                <w:szCs w:val="22"/>
              </w:rPr>
              <w:t>8</w:t>
            </w:r>
          </w:p>
        </w:tc>
        <w:tc>
          <w:tcPr>
            <w:tcW w:w="3731" w:type="pct"/>
            <w:gridSpan w:val="2"/>
          </w:tcPr>
          <w:p w14:paraId="5520F0F9" w14:textId="77777777" w:rsidR="008D34BF" w:rsidRPr="008D34BF" w:rsidRDefault="008D34BF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>
              <w:rPr>
                <w:sz w:val="22"/>
                <w:szCs w:val="22"/>
              </w:rPr>
              <w:t>Eastern Macedonia and Thrace Institute of Technology</w:t>
            </w:r>
            <w:r w:rsidRPr="008D34BF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</w:p>
          <w:p w14:paraId="775B09FF" w14:textId="37F721C2" w:rsidR="008A2720" w:rsidRPr="0073297E" w:rsidRDefault="0073297E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 w:rsidRPr="0073297E">
              <w:rPr>
                <w:rStyle w:val="Emphasis"/>
                <w:b/>
                <w:i w:val="0"/>
                <w:iCs w:val="0"/>
                <w:sz w:val="22"/>
                <w:szCs w:val="22"/>
              </w:rPr>
              <w:t>Special Account for Research Funds</w:t>
            </w:r>
            <w:r w:rsidR="008A2720" w:rsidRPr="0073297E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</w:p>
          <w:p w14:paraId="7A9B638F" w14:textId="49897CF6" w:rsidR="008A2720" w:rsidRPr="009F30C0" w:rsidRDefault="0073297E" w:rsidP="00BB1046">
            <w:pPr>
              <w:jc w:val="both"/>
              <w:rPr>
                <w:rStyle w:val="Emphasis"/>
                <w:b/>
                <w:i w:val="0"/>
                <w:sz w:val="22"/>
                <w:szCs w:val="22"/>
              </w:rPr>
            </w:pPr>
            <w:r w:rsidRPr="00AB161D">
              <w:rPr>
                <w:rStyle w:val="Emphasis"/>
                <w:b/>
                <w:i w:val="0"/>
                <w:sz w:val="22"/>
                <w:szCs w:val="22"/>
              </w:rPr>
              <w:t xml:space="preserve">Scientific </w:t>
            </w:r>
            <w:r w:rsidRPr="009F30C0">
              <w:rPr>
                <w:rStyle w:val="Emphasis"/>
                <w:b/>
                <w:i w:val="0"/>
                <w:sz w:val="22"/>
                <w:szCs w:val="22"/>
              </w:rPr>
              <w:t>Journal - IJBESAR</w:t>
            </w:r>
          </w:p>
          <w:p w14:paraId="364762C1" w14:textId="3DC845C8" w:rsidR="008A2720" w:rsidRDefault="008A2720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r w:rsidRPr="009F30C0">
              <w:rPr>
                <w:rStyle w:val="Emphasis"/>
                <w:b/>
                <w:i w:val="0"/>
                <w:iCs w:val="0"/>
                <w:sz w:val="22"/>
                <w:szCs w:val="22"/>
              </w:rPr>
              <w:t xml:space="preserve"> </w:t>
            </w:r>
            <w:proofErr w:type="spellStart"/>
            <w:r w:rsidR="0073297E" w:rsidRPr="0073297E"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Objective</w:t>
            </w:r>
            <w:proofErr w:type="spellEnd"/>
            <w:r w:rsidR="0073297E" w:rsidRPr="0073297E"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:</w:t>
            </w:r>
            <w:r w:rsidRPr="000A4461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</w:p>
          <w:p w14:paraId="4C1C3F61" w14:textId="339A6459" w:rsidR="00AB161D" w:rsidRPr="00AB161D" w:rsidRDefault="00AB161D" w:rsidP="00AB161D">
            <w:pPr>
              <w:pStyle w:val="ListParagraph"/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proofErr w:type="spellStart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Article</w:t>
            </w:r>
            <w:proofErr w:type="spellEnd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  <w:proofErr w:type="spellStart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Management</w:t>
            </w:r>
            <w:proofErr w:type="spellEnd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  <w:proofErr w:type="spellStart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System</w:t>
            </w:r>
            <w:proofErr w:type="spellEnd"/>
          </w:p>
          <w:p w14:paraId="72B83C8F" w14:textId="4A442592" w:rsidR="00AB161D" w:rsidRPr="00AB161D" w:rsidRDefault="00AB161D" w:rsidP="00AB161D">
            <w:pPr>
              <w:pStyle w:val="ListParagraph"/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Translations</w:t>
            </w:r>
            <w:proofErr w:type="spellEnd"/>
          </w:p>
          <w:p w14:paraId="20F82F5D" w14:textId="51754C39" w:rsidR="00AB161D" w:rsidRPr="00AB161D" w:rsidRDefault="00AB161D" w:rsidP="00AB161D">
            <w:pPr>
              <w:pStyle w:val="ListParagraph"/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Creati</w:t>
            </w:r>
            <w:proofErr w:type="spellEnd"/>
            <w:r>
              <w:rPr>
                <w:rStyle w:val="Emphasis"/>
                <w:i w:val="0"/>
                <w:iCs w:val="0"/>
                <w:sz w:val="22"/>
                <w:szCs w:val="22"/>
              </w:rPr>
              <w:t>on of</w:t>
            </w:r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Memoranda</w:t>
            </w:r>
            <w:proofErr w:type="spellEnd"/>
          </w:p>
          <w:p w14:paraId="107B3ACA" w14:textId="77777777" w:rsidR="00AB161D" w:rsidRDefault="00AB161D" w:rsidP="00AB161D">
            <w:pPr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Strategic</w:t>
            </w:r>
            <w:proofErr w:type="spellEnd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advertising</w:t>
            </w:r>
            <w:proofErr w:type="spellEnd"/>
          </w:p>
          <w:p w14:paraId="0681AA1D" w14:textId="77777777" w:rsidR="008A2720" w:rsidRDefault="0073297E" w:rsidP="00AF0C84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 w:rsidRPr="0073297E">
              <w:rPr>
                <w:rStyle w:val="Emphasis"/>
                <w:b/>
                <w:i w:val="0"/>
                <w:iCs w:val="0"/>
                <w:sz w:val="22"/>
                <w:szCs w:val="22"/>
              </w:rPr>
              <w:lastRenderedPageBreak/>
              <w:t>Scientific Coordinator</w:t>
            </w:r>
            <w:r w:rsidR="008A2720" w:rsidRPr="0073297E">
              <w:rPr>
                <w:rStyle w:val="Emphasis"/>
                <w:b/>
                <w:i w:val="0"/>
                <w:iCs w:val="0"/>
                <w:sz w:val="22"/>
                <w:szCs w:val="22"/>
              </w:rPr>
              <w:t>:</w:t>
            </w:r>
            <w:r w:rsidR="008A2720" w:rsidRPr="0073297E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  <w:r w:rsidRPr="0073297E">
              <w:rPr>
                <w:rStyle w:val="Emphasis"/>
                <w:i w:val="0"/>
                <w:iCs w:val="0"/>
                <w:sz w:val="22"/>
                <w:szCs w:val="22"/>
              </w:rPr>
              <w:t xml:space="preserve">Prof. N. </w:t>
            </w:r>
            <w:proofErr w:type="spellStart"/>
            <w:r w:rsidRPr="0073297E">
              <w:rPr>
                <w:rStyle w:val="Emphasis"/>
                <w:i w:val="0"/>
                <w:iCs w:val="0"/>
                <w:sz w:val="22"/>
                <w:szCs w:val="22"/>
              </w:rPr>
              <w:t>Theriou</w:t>
            </w:r>
            <w:proofErr w:type="spellEnd"/>
          </w:p>
          <w:p w14:paraId="08A5776D" w14:textId="0EC068D0" w:rsidR="00F5655E" w:rsidRPr="0073297E" w:rsidRDefault="00F5655E" w:rsidP="00AF0C84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</w:p>
        </w:tc>
      </w:tr>
      <w:tr w:rsidR="008A2720" w:rsidRPr="0073297E" w14:paraId="1249313A" w14:textId="77777777" w:rsidTr="00BB1046">
        <w:trPr>
          <w:jc w:val="center"/>
        </w:trPr>
        <w:tc>
          <w:tcPr>
            <w:tcW w:w="1269" w:type="pct"/>
          </w:tcPr>
          <w:p w14:paraId="0218C329" w14:textId="77777777" w:rsidR="008A2720" w:rsidRPr="00744EA4" w:rsidRDefault="008A2720" w:rsidP="00BB1046">
            <w:pPr>
              <w:jc w:val="both"/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</w:pPr>
            <w:r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lastRenderedPageBreak/>
              <w:t>01/02</w:t>
            </w:r>
            <w:r w:rsidRPr="00744EA4"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/201</w:t>
            </w:r>
            <w:r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7</w:t>
            </w:r>
            <w:r w:rsidRPr="00744EA4"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 xml:space="preserve"> – 3</w:t>
            </w:r>
            <w:r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1</w:t>
            </w:r>
            <w:r w:rsidRPr="00744EA4"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/</w:t>
            </w:r>
            <w:r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12</w:t>
            </w:r>
            <w:r w:rsidRPr="00744EA4"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/201</w:t>
            </w:r>
            <w:r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7</w:t>
            </w:r>
          </w:p>
        </w:tc>
        <w:tc>
          <w:tcPr>
            <w:tcW w:w="3731" w:type="pct"/>
            <w:gridSpan w:val="2"/>
          </w:tcPr>
          <w:p w14:paraId="7CAAC1FE" w14:textId="77777777" w:rsidR="008D34BF" w:rsidRPr="008D34BF" w:rsidRDefault="008D34BF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>
              <w:rPr>
                <w:sz w:val="22"/>
                <w:szCs w:val="22"/>
              </w:rPr>
              <w:t>Eastern Macedonia and Thrace Institute of Technology</w:t>
            </w:r>
            <w:r w:rsidRPr="008D34BF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</w:p>
          <w:p w14:paraId="28A7D2F6" w14:textId="3240C273" w:rsidR="008A2720" w:rsidRPr="0073297E" w:rsidRDefault="0073297E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 w:rsidRPr="0073297E">
              <w:rPr>
                <w:rStyle w:val="Emphasis"/>
                <w:b/>
                <w:i w:val="0"/>
                <w:iCs w:val="0"/>
                <w:sz w:val="22"/>
                <w:szCs w:val="22"/>
              </w:rPr>
              <w:t>Special Account for Research Funds</w:t>
            </w:r>
            <w:r w:rsidR="008A2720" w:rsidRPr="0073297E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</w:p>
          <w:p w14:paraId="4954F86E" w14:textId="204808DB" w:rsidR="008A2720" w:rsidRPr="009F30C0" w:rsidRDefault="0073297E" w:rsidP="00BB1046">
            <w:pPr>
              <w:jc w:val="both"/>
              <w:rPr>
                <w:rStyle w:val="Emphasis"/>
                <w:b/>
                <w:i w:val="0"/>
                <w:sz w:val="22"/>
                <w:szCs w:val="22"/>
              </w:rPr>
            </w:pPr>
            <w:r w:rsidRPr="009F30C0">
              <w:rPr>
                <w:rStyle w:val="Emphasis"/>
                <w:b/>
                <w:i w:val="0"/>
                <w:sz w:val="22"/>
                <w:szCs w:val="22"/>
              </w:rPr>
              <w:t>Scientific Journal - IJBESAR</w:t>
            </w:r>
          </w:p>
          <w:p w14:paraId="5BCB7315" w14:textId="2DE986B9" w:rsidR="008A2720" w:rsidRDefault="008A2720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r w:rsidRPr="009F30C0">
              <w:rPr>
                <w:rStyle w:val="Emphasis"/>
                <w:b/>
                <w:i w:val="0"/>
                <w:iCs w:val="0"/>
                <w:sz w:val="22"/>
                <w:szCs w:val="22"/>
              </w:rPr>
              <w:t xml:space="preserve"> </w:t>
            </w:r>
            <w:proofErr w:type="spellStart"/>
            <w:r w:rsidR="0073297E" w:rsidRPr="0073297E"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Objective</w:t>
            </w:r>
            <w:proofErr w:type="spellEnd"/>
            <w:r w:rsidR="0073297E" w:rsidRPr="0073297E"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:</w:t>
            </w:r>
            <w:r w:rsidRPr="000A4461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</w:p>
          <w:p w14:paraId="6A0109EB" w14:textId="77777777" w:rsidR="00AF0C84" w:rsidRPr="00AB161D" w:rsidRDefault="00AF0C84" w:rsidP="00AF0C84">
            <w:pPr>
              <w:pStyle w:val="ListParagraph"/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proofErr w:type="spellStart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Article</w:t>
            </w:r>
            <w:proofErr w:type="spellEnd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  <w:proofErr w:type="spellStart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Management</w:t>
            </w:r>
            <w:proofErr w:type="spellEnd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  <w:proofErr w:type="spellStart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System</w:t>
            </w:r>
            <w:proofErr w:type="spellEnd"/>
          </w:p>
          <w:p w14:paraId="44E679A7" w14:textId="77777777" w:rsidR="00AF0C84" w:rsidRPr="00AB161D" w:rsidRDefault="00AF0C84" w:rsidP="00AF0C84">
            <w:pPr>
              <w:pStyle w:val="ListParagraph"/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Translations</w:t>
            </w:r>
            <w:proofErr w:type="spellEnd"/>
          </w:p>
          <w:p w14:paraId="58D5CA1E" w14:textId="77777777" w:rsidR="00AF0C84" w:rsidRPr="00AB161D" w:rsidRDefault="00AF0C84" w:rsidP="00AF0C84">
            <w:pPr>
              <w:pStyle w:val="ListParagraph"/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Creati</w:t>
            </w:r>
            <w:proofErr w:type="spellEnd"/>
            <w:r>
              <w:rPr>
                <w:rStyle w:val="Emphasis"/>
                <w:i w:val="0"/>
                <w:iCs w:val="0"/>
                <w:sz w:val="22"/>
                <w:szCs w:val="22"/>
              </w:rPr>
              <w:t>on of</w:t>
            </w:r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Memoranda</w:t>
            </w:r>
            <w:proofErr w:type="spellEnd"/>
          </w:p>
          <w:p w14:paraId="1CB7C18F" w14:textId="77777777" w:rsidR="00AF0C84" w:rsidRDefault="00AF0C84" w:rsidP="00AF0C84">
            <w:pPr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Strategic</w:t>
            </w:r>
            <w:proofErr w:type="spellEnd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advertising</w:t>
            </w:r>
            <w:proofErr w:type="spellEnd"/>
          </w:p>
          <w:p w14:paraId="25B00B3F" w14:textId="77777777" w:rsidR="008A2720" w:rsidRDefault="0073297E" w:rsidP="00AF0C84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 w:rsidRPr="0073297E">
              <w:rPr>
                <w:rStyle w:val="Emphasis"/>
                <w:b/>
                <w:i w:val="0"/>
                <w:iCs w:val="0"/>
                <w:sz w:val="22"/>
                <w:szCs w:val="22"/>
              </w:rPr>
              <w:t>Scientific Coordinator</w:t>
            </w:r>
            <w:r w:rsidR="008A2720" w:rsidRPr="0073297E">
              <w:rPr>
                <w:rStyle w:val="Emphasis"/>
                <w:b/>
                <w:i w:val="0"/>
                <w:iCs w:val="0"/>
                <w:sz w:val="22"/>
                <w:szCs w:val="22"/>
              </w:rPr>
              <w:t>:</w:t>
            </w:r>
            <w:r w:rsidR="008A2720" w:rsidRPr="0073297E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  <w:r w:rsidRPr="0073297E">
              <w:rPr>
                <w:rStyle w:val="Emphasis"/>
                <w:i w:val="0"/>
                <w:iCs w:val="0"/>
                <w:sz w:val="22"/>
                <w:szCs w:val="22"/>
              </w:rPr>
              <w:t xml:space="preserve">Prof. N. </w:t>
            </w:r>
            <w:proofErr w:type="spellStart"/>
            <w:r w:rsidRPr="0073297E">
              <w:rPr>
                <w:rStyle w:val="Emphasis"/>
                <w:i w:val="0"/>
                <w:iCs w:val="0"/>
                <w:sz w:val="22"/>
                <w:szCs w:val="22"/>
              </w:rPr>
              <w:t>Theriou</w:t>
            </w:r>
            <w:proofErr w:type="spellEnd"/>
          </w:p>
          <w:p w14:paraId="146C1AB4" w14:textId="3767D701" w:rsidR="00F5655E" w:rsidRPr="0073297E" w:rsidRDefault="00F5655E" w:rsidP="00AF0C84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</w:p>
        </w:tc>
      </w:tr>
      <w:tr w:rsidR="008A2720" w:rsidRPr="00AF0C84" w14:paraId="6B9563B1" w14:textId="77777777" w:rsidTr="00BB1046">
        <w:trPr>
          <w:jc w:val="center"/>
        </w:trPr>
        <w:tc>
          <w:tcPr>
            <w:tcW w:w="1269" w:type="pct"/>
          </w:tcPr>
          <w:p w14:paraId="1CF23CA3" w14:textId="77777777" w:rsidR="008A2720" w:rsidRPr="00744EA4" w:rsidRDefault="008A2720" w:rsidP="00BB1046">
            <w:pPr>
              <w:jc w:val="both"/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</w:pPr>
            <w:r>
              <w:rPr>
                <w:rStyle w:val="Emphasis"/>
                <w:b/>
                <w:i w:val="0"/>
                <w:sz w:val="22"/>
                <w:szCs w:val="22"/>
                <w:lang w:val="el-GR"/>
              </w:rPr>
              <w:t>12</w:t>
            </w:r>
            <w:r w:rsidRPr="00685B7F">
              <w:rPr>
                <w:rStyle w:val="Emphasis"/>
                <w:b/>
                <w:i w:val="0"/>
                <w:sz w:val="22"/>
                <w:szCs w:val="22"/>
              </w:rPr>
              <w:t>/</w:t>
            </w:r>
            <w:r>
              <w:rPr>
                <w:rStyle w:val="Emphasis"/>
                <w:b/>
                <w:i w:val="0"/>
                <w:sz w:val="22"/>
                <w:szCs w:val="22"/>
                <w:lang w:val="el-GR"/>
              </w:rPr>
              <w:t>9</w:t>
            </w:r>
            <w:r w:rsidRPr="00685B7F">
              <w:rPr>
                <w:rStyle w:val="Emphasis"/>
                <w:b/>
                <w:i w:val="0"/>
                <w:sz w:val="22"/>
                <w:szCs w:val="22"/>
              </w:rPr>
              <w:t>/201</w:t>
            </w:r>
            <w:r>
              <w:rPr>
                <w:rStyle w:val="Emphasis"/>
                <w:b/>
                <w:i w:val="0"/>
                <w:sz w:val="22"/>
                <w:szCs w:val="22"/>
                <w:lang w:val="el-GR"/>
              </w:rPr>
              <w:t>7</w:t>
            </w:r>
            <w:r w:rsidRPr="00685B7F">
              <w:rPr>
                <w:rStyle w:val="Emphasis"/>
                <w:b/>
                <w:i w:val="0"/>
                <w:sz w:val="22"/>
                <w:szCs w:val="22"/>
              </w:rPr>
              <w:t xml:space="preserve"> – 3</w:t>
            </w:r>
            <w:r>
              <w:rPr>
                <w:rStyle w:val="Emphasis"/>
                <w:b/>
                <w:i w:val="0"/>
                <w:sz w:val="22"/>
                <w:szCs w:val="22"/>
                <w:lang w:val="el-GR"/>
              </w:rPr>
              <w:t>1</w:t>
            </w:r>
            <w:r w:rsidRPr="00685B7F">
              <w:rPr>
                <w:rStyle w:val="Emphasis"/>
                <w:b/>
                <w:i w:val="0"/>
                <w:sz w:val="22"/>
                <w:szCs w:val="22"/>
              </w:rPr>
              <w:t>/</w:t>
            </w:r>
            <w:r>
              <w:rPr>
                <w:rStyle w:val="Emphasis"/>
                <w:b/>
                <w:i w:val="0"/>
                <w:sz w:val="22"/>
                <w:szCs w:val="22"/>
                <w:lang w:val="el-GR"/>
              </w:rPr>
              <w:t>12</w:t>
            </w:r>
            <w:r w:rsidRPr="00685B7F">
              <w:rPr>
                <w:rStyle w:val="Emphasis"/>
                <w:b/>
                <w:i w:val="0"/>
                <w:sz w:val="22"/>
                <w:szCs w:val="22"/>
              </w:rPr>
              <w:t>/201</w:t>
            </w:r>
            <w:r>
              <w:rPr>
                <w:rStyle w:val="Emphasis"/>
                <w:b/>
                <w:i w:val="0"/>
                <w:sz w:val="22"/>
                <w:szCs w:val="22"/>
                <w:lang w:val="el-GR"/>
              </w:rPr>
              <w:t>7</w:t>
            </w:r>
          </w:p>
        </w:tc>
        <w:tc>
          <w:tcPr>
            <w:tcW w:w="3731" w:type="pct"/>
            <w:gridSpan w:val="2"/>
          </w:tcPr>
          <w:p w14:paraId="56CD5C27" w14:textId="77777777" w:rsidR="008D34BF" w:rsidRPr="008D34BF" w:rsidRDefault="008D34BF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>
              <w:rPr>
                <w:sz w:val="22"/>
                <w:szCs w:val="22"/>
              </w:rPr>
              <w:t>Eastern Macedonia and Thrace Institute of Technology</w:t>
            </w:r>
            <w:r w:rsidRPr="008D34BF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</w:p>
          <w:p w14:paraId="52BB079D" w14:textId="6B6852EB" w:rsidR="008A2720" w:rsidRPr="0073297E" w:rsidRDefault="0073297E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 w:rsidRPr="0073297E">
              <w:rPr>
                <w:rStyle w:val="Emphasis"/>
                <w:b/>
                <w:i w:val="0"/>
                <w:iCs w:val="0"/>
                <w:sz w:val="22"/>
                <w:szCs w:val="22"/>
              </w:rPr>
              <w:t>Special Account for Research Funds</w:t>
            </w:r>
            <w:r w:rsidR="008A2720" w:rsidRPr="0073297E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</w:p>
          <w:p w14:paraId="6C1FF157" w14:textId="3F71CE67" w:rsidR="008A2720" w:rsidRPr="009F30C0" w:rsidRDefault="0073297E" w:rsidP="00BB1046">
            <w:pPr>
              <w:jc w:val="both"/>
              <w:rPr>
                <w:rStyle w:val="Emphasis"/>
                <w:b/>
                <w:i w:val="0"/>
                <w:sz w:val="22"/>
                <w:szCs w:val="22"/>
              </w:rPr>
            </w:pPr>
            <w:r w:rsidRPr="009F30C0">
              <w:rPr>
                <w:rStyle w:val="Emphasis"/>
                <w:b/>
                <w:i w:val="0"/>
                <w:sz w:val="22"/>
                <w:szCs w:val="22"/>
              </w:rPr>
              <w:t>Scientific Journal - IJBESAR</w:t>
            </w:r>
          </w:p>
          <w:p w14:paraId="207A989C" w14:textId="6AA754E5" w:rsidR="008A2720" w:rsidRDefault="008A2720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r w:rsidRPr="009F30C0">
              <w:rPr>
                <w:rStyle w:val="Emphasis"/>
                <w:b/>
                <w:i w:val="0"/>
                <w:iCs w:val="0"/>
                <w:sz w:val="22"/>
                <w:szCs w:val="22"/>
              </w:rPr>
              <w:t xml:space="preserve"> </w:t>
            </w:r>
            <w:proofErr w:type="spellStart"/>
            <w:r w:rsidR="0073297E" w:rsidRPr="0073297E"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Objective</w:t>
            </w:r>
            <w:proofErr w:type="spellEnd"/>
            <w:r w:rsidR="0073297E" w:rsidRPr="0073297E"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:</w:t>
            </w:r>
            <w:r w:rsidRPr="000A4461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</w:p>
          <w:p w14:paraId="50894A90" w14:textId="77777777" w:rsidR="00AF0C84" w:rsidRPr="00AB161D" w:rsidRDefault="00AF0C84" w:rsidP="00AF0C84">
            <w:pPr>
              <w:pStyle w:val="ListParagraph"/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proofErr w:type="spellStart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Article</w:t>
            </w:r>
            <w:proofErr w:type="spellEnd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  <w:proofErr w:type="spellStart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Management</w:t>
            </w:r>
            <w:proofErr w:type="spellEnd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  <w:proofErr w:type="spellStart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System</w:t>
            </w:r>
            <w:proofErr w:type="spellEnd"/>
          </w:p>
          <w:p w14:paraId="3DFE5852" w14:textId="77777777" w:rsidR="00AF0C84" w:rsidRPr="00AB161D" w:rsidRDefault="00AF0C84" w:rsidP="00AF0C84">
            <w:pPr>
              <w:pStyle w:val="ListParagraph"/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Translations</w:t>
            </w:r>
            <w:proofErr w:type="spellEnd"/>
          </w:p>
          <w:p w14:paraId="618F0BBE" w14:textId="77777777" w:rsidR="00AF0C84" w:rsidRPr="00AB161D" w:rsidRDefault="00AF0C84" w:rsidP="00AF0C84">
            <w:pPr>
              <w:pStyle w:val="ListParagraph"/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Creati</w:t>
            </w:r>
            <w:proofErr w:type="spellEnd"/>
            <w:r>
              <w:rPr>
                <w:rStyle w:val="Emphasis"/>
                <w:i w:val="0"/>
                <w:iCs w:val="0"/>
                <w:sz w:val="22"/>
                <w:szCs w:val="22"/>
              </w:rPr>
              <w:t>on of</w:t>
            </w:r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Memoranda</w:t>
            </w:r>
            <w:proofErr w:type="spellEnd"/>
          </w:p>
          <w:p w14:paraId="47C25C94" w14:textId="77777777" w:rsidR="00AF0C84" w:rsidRDefault="00AF0C84" w:rsidP="00AF0C84">
            <w:pPr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Strategic</w:t>
            </w:r>
            <w:proofErr w:type="spellEnd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advertising</w:t>
            </w:r>
            <w:proofErr w:type="spellEnd"/>
          </w:p>
          <w:p w14:paraId="006531FF" w14:textId="77777777" w:rsidR="008A2720" w:rsidRDefault="00AF0C84" w:rsidP="00AF0C84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>
              <w:rPr>
                <w:rStyle w:val="Emphasis"/>
                <w:b/>
                <w:i w:val="0"/>
                <w:iCs w:val="0"/>
                <w:sz w:val="22"/>
                <w:szCs w:val="22"/>
              </w:rPr>
              <w:t>Scientific Coordinator</w:t>
            </w:r>
            <w:r w:rsidR="008A2720" w:rsidRPr="00AF0C84">
              <w:rPr>
                <w:rStyle w:val="Emphasis"/>
                <w:b/>
                <w:i w:val="0"/>
                <w:iCs w:val="0"/>
                <w:sz w:val="22"/>
                <w:szCs w:val="22"/>
              </w:rPr>
              <w:t>:</w:t>
            </w:r>
            <w:r w:rsidR="008A2720" w:rsidRPr="00AF0C84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  <w:r>
              <w:rPr>
                <w:rStyle w:val="Emphasis"/>
                <w:i w:val="0"/>
                <w:iCs w:val="0"/>
                <w:sz w:val="22"/>
                <w:szCs w:val="22"/>
              </w:rPr>
              <w:t xml:space="preserve">Prof. Th. </w:t>
            </w:r>
            <w:proofErr w:type="spellStart"/>
            <w:r>
              <w:rPr>
                <w:rStyle w:val="Emphasis"/>
                <w:i w:val="0"/>
                <w:iCs w:val="0"/>
                <w:sz w:val="22"/>
                <w:szCs w:val="22"/>
              </w:rPr>
              <w:t>Florou</w:t>
            </w:r>
            <w:proofErr w:type="spellEnd"/>
          </w:p>
          <w:p w14:paraId="12373914" w14:textId="6DAC271B" w:rsidR="00F5655E" w:rsidRPr="00AF0C84" w:rsidRDefault="00F5655E" w:rsidP="00AF0C84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</w:p>
        </w:tc>
      </w:tr>
      <w:tr w:rsidR="008A2720" w:rsidRPr="00AF0C84" w14:paraId="2D44E6F9" w14:textId="77777777" w:rsidTr="00BB1046">
        <w:trPr>
          <w:jc w:val="center"/>
        </w:trPr>
        <w:tc>
          <w:tcPr>
            <w:tcW w:w="1269" w:type="pct"/>
          </w:tcPr>
          <w:p w14:paraId="5D1E7CAD" w14:textId="77777777" w:rsidR="008A2720" w:rsidRPr="00AF0C84" w:rsidRDefault="008A2720" w:rsidP="00BB1046">
            <w:pPr>
              <w:jc w:val="both"/>
              <w:rPr>
                <w:rStyle w:val="Emphasis"/>
                <w:b/>
                <w:i w:val="0"/>
                <w:sz w:val="22"/>
                <w:szCs w:val="22"/>
              </w:rPr>
            </w:pPr>
            <w:r>
              <w:rPr>
                <w:rStyle w:val="Emphasis"/>
                <w:b/>
                <w:i w:val="0"/>
                <w:sz w:val="22"/>
                <w:szCs w:val="22"/>
              </w:rPr>
              <w:t>0</w:t>
            </w:r>
            <w:r w:rsidRPr="00AF0C84">
              <w:rPr>
                <w:rStyle w:val="Emphasis"/>
                <w:b/>
                <w:i w:val="0"/>
                <w:sz w:val="22"/>
                <w:szCs w:val="22"/>
              </w:rPr>
              <w:t>4</w:t>
            </w:r>
            <w:r>
              <w:rPr>
                <w:rStyle w:val="Emphasis"/>
                <w:b/>
                <w:i w:val="0"/>
                <w:sz w:val="22"/>
                <w:szCs w:val="22"/>
              </w:rPr>
              <w:t>/</w:t>
            </w:r>
            <w:r w:rsidRPr="00AF0C84">
              <w:rPr>
                <w:rStyle w:val="Emphasis"/>
                <w:b/>
                <w:i w:val="0"/>
                <w:sz w:val="22"/>
                <w:szCs w:val="22"/>
              </w:rPr>
              <w:t>4</w:t>
            </w:r>
            <w:r>
              <w:rPr>
                <w:rStyle w:val="Emphasis"/>
                <w:b/>
                <w:i w:val="0"/>
                <w:sz w:val="22"/>
                <w:szCs w:val="22"/>
              </w:rPr>
              <w:t>/201</w:t>
            </w:r>
            <w:r w:rsidRPr="00AF0C84">
              <w:rPr>
                <w:rStyle w:val="Emphasis"/>
                <w:b/>
                <w:i w:val="0"/>
                <w:sz w:val="22"/>
                <w:szCs w:val="22"/>
              </w:rPr>
              <w:t>8</w:t>
            </w:r>
            <w:r>
              <w:rPr>
                <w:rStyle w:val="Emphasis"/>
                <w:b/>
                <w:i w:val="0"/>
                <w:sz w:val="22"/>
                <w:szCs w:val="22"/>
              </w:rPr>
              <w:t xml:space="preserve"> – </w:t>
            </w:r>
            <w:r w:rsidRPr="00AF0C84">
              <w:rPr>
                <w:rStyle w:val="Emphasis"/>
                <w:b/>
                <w:i w:val="0"/>
                <w:sz w:val="22"/>
                <w:szCs w:val="22"/>
              </w:rPr>
              <w:t>30</w:t>
            </w:r>
            <w:r>
              <w:rPr>
                <w:rStyle w:val="Emphasis"/>
                <w:b/>
                <w:i w:val="0"/>
                <w:sz w:val="22"/>
                <w:szCs w:val="22"/>
              </w:rPr>
              <w:t>/0</w:t>
            </w:r>
            <w:r w:rsidRPr="00AF0C84">
              <w:rPr>
                <w:rStyle w:val="Emphasis"/>
                <w:b/>
                <w:i w:val="0"/>
                <w:sz w:val="22"/>
                <w:szCs w:val="22"/>
              </w:rPr>
              <w:t>9</w:t>
            </w:r>
            <w:r w:rsidRPr="00685B7F">
              <w:rPr>
                <w:rStyle w:val="Emphasis"/>
                <w:b/>
                <w:i w:val="0"/>
                <w:sz w:val="22"/>
                <w:szCs w:val="22"/>
              </w:rPr>
              <w:t>/201</w:t>
            </w:r>
            <w:r w:rsidRPr="00AF0C84">
              <w:rPr>
                <w:rStyle w:val="Emphasis"/>
                <w:b/>
                <w:i w:val="0"/>
                <w:sz w:val="22"/>
                <w:szCs w:val="22"/>
              </w:rPr>
              <w:t>8</w:t>
            </w:r>
          </w:p>
        </w:tc>
        <w:tc>
          <w:tcPr>
            <w:tcW w:w="3731" w:type="pct"/>
            <w:gridSpan w:val="2"/>
          </w:tcPr>
          <w:p w14:paraId="347A2764" w14:textId="77777777" w:rsidR="008D34BF" w:rsidRPr="008D34BF" w:rsidRDefault="008D34BF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>
              <w:rPr>
                <w:sz w:val="22"/>
                <w:szCs w:val="22"/>
              </w:rPr>
              <w:t>Eastern Macedonia and Thrace Institute of Technology</w:t>
            </w:r>
            <w:r w:rsidRPr="008D34BF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</w:p>
          <w:p w14:paraId="60A5C75C" w14:textId="2715E643" w:rsidR="008A2720" w:rsidRPr="0073297E" w:rsidRDefault="0073297E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 w:rsidRPr="0073297E">
              <w:rPr>
                <w:rStyle w:val="Emphasis"/>
                <w:b/>
                <w:i w:val="0"/>
                <w:iCs w:val="0"/>
                <w:sz w:val="22"/>
                <w:szCs w:val="22"/>
              </w:rPr>
              <w:t>Special Account for Research Funds</w:t>
            </w:r>
            <w:r w:rsidR="008A2720" w:rsidRPr="0073297E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</w:p>
          <w:p w14:paraId="52DE050A" w14:textId="2BDB18B9" w:rsidR="008A2720" w:rsidRPr="009F30C0" w:rsidRDefault="0073297E" w:rsidP="00BB1046">
            <w:pPr>
              <w:jc w:val="both"/>
              <w:rPr>
                <w:rStyle w:val="Emphasis"/>
                <w:b/>
                <w:i w:val="0"/>
                <w:sz w:val="22"/>
                <w:szCs w:val="22"/>
              </w:rPr>
            </w:pPr>
            <w:r w:rsidRPr="00AF0C84">
              <w:rPr>
                <w:rStyle w:val="Emphasis"/>
                <w:b/>
                <w:i w:val="0"/>
                <w:sz w:val="22"/>
                <w:szCs w:val="22"/>
              </w:rPr>
              <w:t>Scientific Jo</w:t>
            </w:r>
            <w:r w:rsidRPr="009F30C0">
              <w:rPr>
                <w:rStyle w:val="Emphasis"/>
                <w:b/>
                <w:i w:val="0"/>
                <w:sz w:val="22"/>
                <w:szCs w:val="22"/>
              </w:rPr>
              <w:t>urnal - IJBESAR</w:t>
            </w:r>
          </w:p>
          <w:p w14:paraId="2A742AB3" w14:textId="70B4F805" w:rsidR="008A2720" w:rsidRDefault="008A2720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r w:rsidRPr="009F30C0">
              <w:rPr>
                <w:rStyle w:val="Emphasis"/>
                <w:b/>
                <w:i w:val="0"/>
                <w:iCs w:val="0"/>
                <w:sz w:val="22"/>
                <w:szCs w:val="22"/>
              </w:rPr>
              <w:t xml:space="preserve"> </w:t>
            </w:r>
            <w:proofErr w:type="spellStart"/>
            <w:r w:rsidR="0073297E" w:rsidRPr="0073297E"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Objective</w:t>
            </w:r>
            <w:proofErr w:type="spellEnd"/>
            <w:r w:rsidR="0073297E" w:rsidRPr="0073297E"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:</w:t>
            </w:r>
            <w:r w:rsidRPr="000A4461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</w:p>
          <w:p w14:paraId="001AE9E2" w14:textId="77777777" w:rsidR="00AF0C84" w:rsidRPr="00AB161D" w:rsidRDefault="00AF0C84" w:rsidP="00AF0C84">
            <w:pPr>
              <w:pStyle w:val="ListParagraph"/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proofErr w:type="spellStart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Article</w:t>
            </w:r>
            <w:proofErr w:type="spellEnd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  <w:proofErr w:type="spellStart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Management</w:t>
            </w:r>
            <w:proofErr w:type="spellEnd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  <w:proofErr w:type="spellStart"/>
            <w:r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System</w:t>
            </w:r>
            <w:proofErr w:type="spellEnd"/>
          </w:p>
          <w:p w14:paraId="238B32D5" w14:textId="77777777" w:rsidR="00AF0C84" w:rsidRPr="00AB161D" w:rsidRDefault="00AF0C84" w:rsidP="00AF0C84">
            <w:pPr>
              <w:pStyle w:val="ListParagraph"/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Translations</w:t>
            </w:r>
            <w:proofErr w:type="spellEnd"/>
          </w:p>
          <w:p w14:paraId="2E29E3E8" w14:textId="77777777" w:rsidR="00AF0C84" w:rsidRPr="00AB161D" w:rsidRDefault="00AF0C84" w:rsidP="00AF0C84">
            <w:pPr>
              <w:pStyle w:val="ListParagraph"/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Creati</w:t>
            </w:r>
            <w:proofErr w:type="spellEnd"/>
            <w:r>
              <w:rPr>
                <w:rStyle w:val="Emphasis"/>
                <w:i w:val="0"/>
                <w:iCs w:val="0"/>
                <w:sz w:val="22"/>
                <w:szCs w:val="22"/>
              </w:rPr>
              <w:t>on of</w:t>
            </w:r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Memoranda</w:t>
            </w:r>
            <w:proofErr w:type="spellEnd"/>
          </w:p>
          <w:p w14:paraId="18190AEF" w14:textId="77777777" w:rsidR="00AF0C84" w:rsidRDefault="00AF0C84" w:rsidP="00AF0C84">
            <w:pPr>
              <w:numPr>
                <w:ilvl w:val="0"/>
                <w:numId w:val="12"/>
              </w:numPr>
              <w:jc w:val="both"/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</w:pP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Strategic</w:t>
            </w:r>
            <w:proofErr w:type="spellEnd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 xml:space="preserve"> </w:t>
            </w:r>
            <w:proofErr w:type="spellStart"/>
            <w:r w:rsidRPr="00AB161D">
              <w:rPr>
                <w:rStyle w:val="Emphasis"/>
                <w:i w:val="0"/>
                <w:iCs w:val="0"/>
                <w:sz w:val="22"/>
                <w:szCs w:val="22"/>
                <w:lang w:val="el-GR"/>
              </w:rPr>
              <w:t>advertising</w:t>
            </w:r>
            <w:proofErr w:type="spellEnd"/>
          </w:p>
          <w:p w14:paraId="21C8BE9A" w14:textId="271731BF" w:rsidR="008A2720" w:rsidRPr="00AF0C84" w:rsidRDefault="00AF0C84" w:rsidP="00AF0C84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>
              <w:rPr>
                <w:rStyle w:val="Emphasis"/>
                <w:b/>
                <w:i w:val="0"/>
                <w:iCs w:val="0"/>
                <w:sz w:val="22"/>
                <w:szCs w:val="22"/>
              </w:rPr>
              <w:t>Scientific Coordinator</w:t>
            </w:r>
            <w:r w:rsidR="008A2720" w:rsidRPr="00AF0C84">
              <w:rPr>
                <w:rStyle w:val="Emphasis"/>
                <w:b/>
                <w:i w:val="0"/>
                <w:iCs w:val="0"/>
                <w:sz w:val="22"/>
                <w:szCs w:val="22"/>
              </w:rPr>
              <w:t>:</w:t>
            </w:r>
            <w:r w:rsidR="008A2720" w:rsidRPr="00AF0C84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  <w:r>
              <w:rPr>
                <w:rStyle w:val="Emphasis"/>
                <w:i w:val="0"/>
                <w:iCs w:val="0"/>
                <w:sz w:val="22"/>
                <w:szCs w:val="22"/>
              </w:rPr>
              <w:t>Prof.</w:t>
            </w:r>
            <w:r w:rsidRPr="00AF0C84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  <w:r>
              <w:rPr>
                <w:rStyle w:val="Emphasis"/>
                <w:i w:val="0"/>
                <w:iCs w:val="0"/>
                <w:sz w:val="22"/>
                <w:szCs w:val="22"/>
              </w:rPr>
              <w:t>Th</w:t>
            </w:r>
            <w:r w:rsidRPr="00AF0C84">
              <w:rPr>
                <w:rStyle w:val="Emphasis"/>
                <w:i w:val="0"/>
                <w:iCs w:val="0"/>
                <w:sz w:val="22"/>
                <w:szCs w:val="22"/>
              </w:rPr>
              <w:t xml:space="preserve">. </w:t>
            </w:r>
            <w:proofErr w:type="spellStart"/>
            <w:r>
              <w:rPr>
                <w:rStyle w:val="Emphasis"/>
                <w:i w:val="0"/>
                <w:iCs w:val="0"/>
                <w:sz w:val="22"/>
                <w:szCs w:val="22"/>
              </w:rPr>
              <w:t>Florou</w:t>
            </w:r>
            <w:proofErr w:type="spellEnd"/>
          </w:p>
        </w:tc>
      </w:tr>
    </w:tbl>
    <w:p w14:paraId="475DADCE" w14:textId="77777777" w:rsidR="008A2720" w:rsidRPr="00AF0C84" w:rsidRDefault="008A2720" w:rsidP="008A2720">
      <w:pPr>
        <w:rPr>
          <w:sz w:val="20"/>
          <w:szCs w:val="20"/>
        </w:rPr>
      </w:pPr>
    </w:p>
    <w:p w14:paraId="3DAC73DA" w14:textId="77777777" w:rsidR="008A2720" w:rsidRPr="00AF0C84" w:rsidRDefault="008A2720" w:rsidP="008A2720">
      <w:pPr>
        <w:rPr>
          <w:sz w:val="20"/>
          <w:szCs w:val="20"/>
        </w:rPr>
      </w:pPr>
    </w:p>
    <w:tbl>
      <w:tblPr>
        <w:tblStyle w:val="TableGrid"/>
        <w:tblW w:w="5035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2604"/>
        <w:gridCol w:w="7583"/>
        <w:gridCol w:w="72"/>
      </w:tblGrid>
      <w:tr w:rsidR="008A2720" w:rsidRPr="00AF0C84" w14:paraId="488B70F5" w14:textId="77777777" w:rsidTr="00BB1046">
        <w:trPr>
          <w:gridAfter w:val="1"/>
          <w:wAfter w:w="35" w:type="pct"/>
          <w:jc w:val="center"/>
        </w:trPr>
        <w:tc>
          <w:tcPr>
            <w:tcW w:w="4965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pct10" w:color="auto" w:fill="auto"/>
          </w:tcPr>
          <w:p w14:paraId="1BE558C6" w14:textId="6828B500" w:rsidR="008A2720" w:rsidRPr="00AF0C84" w:rsidRDefault="008A2720" w:rsidP="002B1C58">
            <w:pPr>
              <w:rPr>
                <w:b/>
              </w:rPr>
            </w:pPr>
            <w:r w:rsidRPr="00AF0C84">
              <w:rPr>
                <w:b/>
              </w:rPr>
              <w:t xml:space="preserve">7. </w:t>
            </w:r>
            <w:r w:rsidR="002B1C58">
              <w:rPr>
                <w:b/>
              </w:rPr>
              <w:t>TEACHING EXPERIENCE</w:t>
            </w:r>
            <w:r w:rsidRPr="00AF0C84">
              <w:rPr>
                <w:b/>
              </w:rPr>
              <w:t xml:space="preserve"> (</w:t>
            </w:r>
            <w:r w:rsidR="002B1C58">
              <w:rPr>
                <w:b/>
              </w:rPr>
              <w:t>Post Graduate Level</w:t>
            </w:r>
            <w:r w:rsidRPr="00AF0C84">
              <w:rPr>
                <w:b/>
              </w:rPr>
              <w:t>)</w:t>
            </w:r>
          </w:p>
        </w:tc>
      </w:tr>
      <w:tr w:rsidR="008A2720" w:rsidRPr="002B1C58" w14:paraId="2538C7B8" w14:textId="77777777" w:rsidTr="00BB1046">
        <w:trPr>
          <w:jc w:val="center"/>
        </w:trPr>
        <w:tc>
          <w:tcPr>
            <w:tcW w:w="1269" w:type="pct"/>
          </w:tcPr>
          <w:p w14:paraId="2879365B" w14:textId="77777777" w:rsidR="008A2720" w:rsidRPr="00AF0C84" w:rsidRDefault="008A2720" w:rsidP="00BB1046">
            <w:pPr>
              <w:jc w:val="both"/>
              <w:rPr>
                <w:rStyle w:val="Emphasis"/>
                <w:b/>
                <w:i w:val="0"/>
                <w:iCs w:val="0"/>
                <w:sz w:val="22"/>
                <w:szCs w:val="22"/>
              </w:rPr>
            </w:pPr>
            <w:r w:rsidRPr="00AF0C84">
              <w:rPr>
                <w:rStyle w:val="Emphasis"/>
                <w:b/>
                <w:i w:val="0"/>
                <w:iCs w:val="0"/>
                <w:sz w:val="22"/>
                <w:szCs w:val="22"/>
              </w:rPr>
              <w:t>01/10/2017 – 30/09/2019</w:t>
            </w:r>
          </w:p>
        </w:tc>
        <w:tc>
          <w:tcPr>
            <w:tcW w:w="3731" w:type="pct"/>
            <w:gridSpan w:val="2"/>
          </w:tcPr>
          <w:p w14:paraId="4D27023F" w14:textId="11F81CAD" w:rsidR="008A2720" w:rsidRPr="008D34BF" w:rsidRDefault="008D34BF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 w:rsidRPr="008D34BF">
              <w:rPr>
                <w:rStyle w:val="Emphasis"/>
                <w:i w:val="0"/>
                <w:iCs w:val="0"/>
                <w:sz w:val="22"/>
                <w:szCs w:val="22"/>
              </w:rPr>
              <w:t>Eastern</w:t>
            </w:r>
            <w:r w:rsidRPr="00AF0C84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  <w:r w:rsidRPr="008D34BF">
              <w:rPr>
                <w:rStyle w:val="Emphasis"/>
                <w:i w:val="0"/>
                <w:iCs w:val="0"/>
                <w:sz w:val="22"/>
                <w:szCs w:val="22"/>
              </w:rPr>
              <w:t>Macedonia</w:t>
            </w:r>
            <w:r w:rsidRPr="00AF0C84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  <w:r w:rsidRPr="008D34BF">
              <w:rPr>
                <w:rStyle w:val="Emphasis"/>
                <w:i w:val="0"/>
                <w:iCs w:val="0"/>
                <w:sz w:val="22"/>
                <w:szCs w:val="22"/>
              </w:rPr>
              <w:t>and</w:t>
            </w:r>
            <w:r w:rsidRPr="00AF0C84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  <w:r w:rsidRPr="008D34BF">
              <w:rPr>
                <w:rStyle w:val="Emphasis"/>
                <w:i w:val="0"/>
                <w:iCs w:val="0"/>
                <w:sz w:val="22"/>
                <w:szCs w:val="22"/>
              </w:rPr>
              <w:t>Thrace</w:t>
            </w:r>
            <w:r w:rsidRPr="00AF0C84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  <w:r w:rsidRPr="008D34BF">
              <w:rPr>
                <w:rStyle w:val="Emphasis"/>
                <w:i w:val="0"/>
                <w:iCs w:val="0"/>
                <w:sz w:val="22"/>
                <w:szCs w:val="22"/>
              </w:rPr>
              <w:t>Institute</w:t>
            </w:r>
            <w:r w:rsidRPr="00AF0C84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  <w:r w:rsidRPr="008D34BF">
              <w:rPr>
                <w:rStyle w:val="Emphasis"/>
                <w:i w:val="0"/>
                <w:iCs w:val="0"/>
                <w:sz w:val="22"/>
                <w:szCs w:val="22"/>
              </w:rPr>
              <w:t>of</w:t>
            </w:r>
            <w:r w:rsidRPr="00AF0C84">
              <w:rPr>
                <w:rStyle w:val="Emphasis"/>
                <w:i w:val="0"/>
                <w:iCs w:val="0"/>
                <w:sz w:val="22"/>
                <w:szCs w:val="22"/>
              </w:rPr>
              <w:t xml:space="preserve"> </w:t>
            </w:r>
            <w:r w:rsidRPr="008D34BF">
              <w:rPr>
                <w:rStyle w:val="Emphasis"/>
                <w:i w:val="0"/>
                <w:iCs w:val="0"/>
                <w:sz w:val="22"/>
                <w:szCs w:val="22"/>
              </w:rPr>
              <w:t>Technology</w:t>
            </w:r>
          </w:p>
          <w:p w14:paraId="6C8E05C6" w14:textId="210FEAFC" w:rsidR="008A2720" w:rsidRPr="002B1C58" w:rsidRDefault="002B1C58" w:rsidP="00BB1046">
            <w:pPr>
              <w:jc w:val="both"/>
              <w:rPr>
                <w:rStyle w:val="Emphasis"/>
                <w:b/>
                <w:i w:val="0"/>
                <w:iCs w:val="0"/>
                <w:sz w:val="22"/>
                <w:szCs w:val="22"/>
              </w:rPr>
            </w:pPr>
            <w:r>
              <w:rPr>
                <w:rStyle w:val="Emphasis"/>
                <w:b/>
                <w:i w:val="0"/>
                <w:iCs w:val="0"/>
                <w:sz w:val="22"/>
                <w:szCs w:val="22"/>
              </w:rPr>
              <w:t>Post Graduate Program in Nanotechnology</w:t>
            </w:r>
          </w:p>
          <w:p w14:paraId="1F80636F" w14:textId="1973584F" w:rsidR="008A2720" w:rsidRPr="009F30C0" w:rsidRDefault="0073297E" w:rsidP="00BB1046">
            <w:pPr>
              <w:jc w:val="both"/>
              <w:rPr>
                <w:rStyle w:val="Emphasis"/>
                <w:i w:val="0"/>
              </w:rPr>
            </w:pPr>
            <w:r w:rsidRPr="009F30C0">
              <w:rPr>
                <w:rStyle w:val="Emphasis"/>
                <w:b/>
                <w:i w:val="0"/>
              </w:rPr>
              <w:t>Objective:</w:t>
            </w:r>
          </w:p>
          <w:p w14:paraId="1B735F62" w14:textId="77777777" w:rsidR="008A2720" w:rsidRPr="00700B58" w:rsidRDefault="008A2720" w:rsidP="00BB1046">
            <w:pPr>
              <w:pStyle w:val="ListParagraph"/>
              <w:numPr>
                <w:ilvl w:val="0"/>
                <w:numId w:val="12"/>
              </w:numPr>
              <w:jc w:val="both"/>
              <w:rPr>
                <w:rStyle w:val="Emphasis"/>
                <w:i w:val="0"/>
                <w:lang w:val="el-GR"/>
              </w:rPr>
            </w:pPr>
            <w:r>
              <w:rPr>
                <w:rStyle w:val="Emphasis"/>
                <w:i w:val="0"/>
              </w:rPr>
              <w:t>Research Methods</w:t>
            </w:r>
          </w:p>
          <w:p w14:paraId="341F0613" w14:textId="477808B0" w:rsidR="008A2720" w:rsidRPr="002B1C58" w:rsidRDefault="0073297E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 w:rsidRPr="002B1C58">
              <w:rPr>
                <w:rStyle w:val="Emphasis"/>
                <w:b/>
                <w:i w:val="0"/>
                <w:iCs w:val="0"/>
                <w:sz w:val="22"/>
                <w:szCs w:val="22"/>
              </w:rPr>
              <w:t>Total Payment</w:t>
            </w:r>
            <w:r w:rsidR="008A2720" w:rsidRPr="002B1C58">
              <w:rPr>
                <w:rStyle w:val="Emphasis"/>
                <w:b/>
                <w:i w:val="0"/>
                <w:iCs w:val="0"/>
                <w:sz w:val="22"/>
                <w:szCs w:val="22"/>
              </w:rPr>
              <w:t xml:space="preserve">: </w:t>
            </w:r>
            <w:r w:rsidR="002B1C58" w:rsidRPr="002B1C58">
              <w:rPr>
                <w:rStyle w:val="Emphasis"/>
                <w:i w:val="0"/>
                <w:iCs w:val="0"/>
                <w:sz w:val="22"/>
                <w:szCs w:val="22"/>
              </w:rPr>
              <w:t xml:space="preserve">NO FEE </w:t>
            </w:r>
            <w:r w:rsidR="00F3504E">
              <w:rPr>
                <w:rStyle w:val="Emphasis"/>
                <w:i w:val="0"/>
                <w:iCs w:val="0"/>
                <w:sz w:val="22"/>
                <w:szCs w:val="22"/>
              </w:rPr>
              <w:t xml:space="preserve">- </w:t>
            </w:r>
            <w:r w:rsidR="002B1C58" w:rsidRPr="002B1C58">
              <w:rPr>
                <w:rStyle w:val="Emphasis"/>
                <w:i w:val="0"/>
                <w:iCs w:val="0"/>
                <w:sz w:val="22"/>
                <w:szCs w:val="22"/>
              </w:rPr>
              <w:t>FREE OF CHARGE</w:t>
            </w:r>
          </w:p>
        </w:tc>
      </w:tr>
    </w:tbl>
    <w:p w14:paraId="0E5295E5" w14:textId="77777777" w:rsidR="008A2720" w:rsidRPr="002B1C58" w:rsidRDefault="008A2720" w:rsidP="008A2720">
      <w:pPr>
        <w:rPr>
          <w:sz w:val="20"/>
          <w:szCs w:val="20"/>
        </w:rPr>
      </w:pPr>
    </w:p>
    <w:p w14:paraId="114D2093" w14:textId="77777777" w:rsidR="008A2720" w:rsidRPr="002B1C58" w:rsidRDefault="008A2720" w:rsidP="008A2720">
      <w:pPr>
        <w:rPr>
          <w:sz w:val="20"/>
          <w:szCs w:val="20"/>
        </w:rPr>
      </w:pPr>
    </w:p>
    <w:tbl>
      <w:tblPr>
        <w:tblStyle w:val="TableGrid"/>
        <w:tblW w:w="5035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2604"/>
        <w:gridCol w:w="7583"/>
        <w:gridCol w:w="72"/>
      </w:tblGrid>
      <w:tr w:rsidR="008A2720" w:rsidRPr="004805F4" w14:paraId="07173E93" w14:textId="77777777" w:rsidTr="00BB1046">
        <w:trPr>
          <w:gridAfter w:val="1"/>
          <w:wAfter w:w="35" w:type="pct"/>
          <w:jc w:val="center"/>
        </w:trPr>
        <w:tc>
          <w:tcPr>
            <w:tcW w:w="4965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pct10" w:color="auto" w:fill="auto"/>
          </w:tcPr>
          <w:p w14:paraId="56E76B96" w14:textId="09A79F83" w:rsidR="008A2720" w:rsidRPr="004805F4" w:rsidRDefault="008A2720" w:rsidP="002B1C58">
            <w:pPr>
              <w:rPr>
                <w:b/>
                <w:lang w:val="el-GR"/>
              </w:rPr>
            </w:pPr>
            <w:r>
              <w:rPr>
                <w:b/>
              </w:rPr>
              <w:t>8</w:t>
            </w:r>
            <w:r w:rsidRPr="004805F4">
              <w:rPr>
                <w:b/>
                <w:lang w:val="el-GR"/>
              </w:rPr>
              <w:t xml:space="preserve">. </w:t>
            </w:r>
            <w:r w:rsidR="002B1C58">
              <w:rPr>
                <w:b/>
              </w:rPr>
              <w:t>TEACHING EXPERIENCE</w:t>
            </w:r>
            <w:r>
              <w:rPr>
                <w:b/>
                <w:lang w:val="el-GR"/>
              </w:rPr>
              <w:t xml:space="preserve"> (</w:t>
            </w:r>
            <w:r w:rsidR="002B1C58">
              <w:rPr>
                <w:b/>
              </w:rPr>
              <w:t>Undergraduate Level</w:t>
            </w:r>
            <w:r>
              <w:rPr>
                <w:b/>
                <w:lang w:val="el-GR"/>
              </w:rPr>
              <w:t>)</w:t>
            </w:r>
          </w:p>
        </w:tc>
      </w:tr>
      <w:tr w:rsidR="008A2720" w:rsidRPr="0051521C" w14:paraId="5A5DF0D8" w14:textId="77777777" w:rsidTr="00BB1046">
        <w:trPr>
          <w:jc w:val="center"/>
        </w:trPr>
        <w:tc>
          <w:tcPr>
            <w:tcW w:w="1269" w:type="pct"/>
          </w:tcPr>
          <w:p w14:paraId="21C84227" w14:textId="77777777" w:rsidR="008A2720" w:rsidRPr="00B0214F" w:rsidRDefault="008A2720" w:rsidP="00BB1046">
            <w:pPr>
              <w:jc w:val="both"/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</w:pPr>
            <w:r>
              <w:rPr>
                <w:rStyle w:val="Emphasis"/>
                <w:b/>
                <w:i w:val="0"/>
                <w:iCs w:val="0"/>
                <w:sz w:val="22"/>
                <w:szCs w:val="22"/>
                <w:lang w:val="el-GR"/>
              </w:rPr>
              <w:t>01/10/2017 – 30/09/2019</w:t>
            </w:r>
          </w:p>
        </w:tc>
        <w:tc>
          <w:tcPr>
            <w:tcW w:w="3731" w:type="pct"/>
            <w:gridSpan w:val="2"/>
          </w:tcPr>
          <w:p w14:paraId="1A9EA737" w14:textId="603E9F1E" w:rsidR="008A2720" w:rsidRPr="008D34BF" w:rsidRDefault="008D34BF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  <w:r w:rsidRPr="008D34BF">
              <w:rPr>
                <w:rStyle w:val="Emphasis"/>
                <w:i w:val="0"/>
                <w:iCs w:val="0"/>
                <w:sz w:val="22"/>
                <w:szCs w:val="22"/>
              </w:rPr>
              <w:t>Eastern Macedonia and Thrace Institute of Technology</w:t>
            </w:r>
          </w:p>
          <w:p w14:paraId="4A1AAF73" w14:textId="3F4C00F3" w:rsidR="002B1C58" w:rsidRPr="002B1C58" w:rsidRDefault="002B1C58" w:rsidP="00BB1046">
            <w:pPr>
              <w:jc w:val="both"/>
              <w:rPr>
                <w:rStyle w:val="Emphasis"/>
                <w:b/>
                <w:i w:val="0"/>
                <w:iCs w:val="0"/>
                <w:sz w:val="22"/>
                <w:szCs w:val="22"/>
              </w:rPr>
            </w:pPr>
            <w:r w:rsidRPr="002B1C58">
              <w:rPr>
                <w:rStyle w:val="Emphasis"/>
                <w:b/>
                <w:i w:val="0"/>
                <w:iCs w:val="0"/>
                <w:sz w:val="22"/>
                <w:szCs w:val="22"/>
              </w:rPr>
              <w:t>Department of Oil and Natural Gas</w:t>
            </w:r>
          </w:p>
          <w:p w14:paraId="2F4A9B71" w14:textId="2FBB939D" w:rsidR="008A2720" w:rsidRDefault="0073297E" w:rsidP="00BB1046">
            <w:pPr>
              <w:jc w:val="both"/>
              <w:rPr>
                <w:rStyle w:val="Emphasis"/>
                <w:i w:val="0"/>
                <w:lang w:val="el-GR"/>
              </w:rPr>
            </w:pPr>
            <w:proofErr w:type="spellStart"/>
            <w:r w:rsidRPr="0073297E">
              <w:rPr>
                <w:rStyle w:val="Emphasis"/>
                <w:b/>
                <w:i w:val="0"/>
                <w:lang w:val="el-GR"/>
              </w:rPr>
              <w:t>Objective</w:t>
            </w:r>
            <w:proofErr w:type="spellEnd"/>
            <w:r w:rsidRPr="0073297E">
              <w:rPr>
                <w:rStyle w:val="Emphasis"/>
                <w:b/>
                <w:i w:val="0"/>
                <w:lang w:val="el-GR"/>
              </w:rPr>
              <w:t>:</w:t>
            </w:r>
          </w:p>
          <w:p w14:paraId="49162AF8" w14:textId="77777777" w:rsidR="002B1C58" w:rsidRPr="00700B58" w:rsidRDefault="002B1C58" w:rsidP="002B1C58">
            <w:pPr>
              <w:pStyle w:val="ListParagraph"/>
              <w:numPr>
                <w:ilvl w:val="0"/>
                <w:numId w:val="12"/>
              </w:numPr>
              <w:jc w:val="both"/>
              <w:rPr>
                <w:rStyle w:val="Emphasis"/>
                <w:i w:val="0"/>
                <w:lang w:val="el-GR"/>
              </w:rPr>
            </w:pPr>
            <w:r>
              <w:rPr>
                <w:rStyle w:val="Emphasis"/>
                <w:i w:val="0"/>
              </w:rPr>
              <w:t>Research Methods</w:t>
            </w:r>
          </w:p>
          <w:p w14:paraId="3C1DB2B7" w14:textId="72340E69" w:rsidR="008A2720" w:rsidRPr="0051521C" w:rsidRDefault="002B1C58" w:rsidP="00BB1046">
            <w:pPr>
              <w:jc w:val="both"/>
              <w:rPr>
                <w:rStyle w:val="Emphasis"/>
                <w:b/>
                <w:i w:val="0"/>
                <w:sz w:val="22"/>
                <w:szCs w:val="22"/>
                <w:lang w:val="el-GR"/>
              </w:rPr>
            </w:pPr>
            <w:proofErr w:type="spellStart"/>
            <w:r w:rsidRPr="002B1C58">
              <w:rPr>
                <w:rStyle w:val="Emphasis"/>
                <w:b/>
                <w:i w:val="0"/>
                <w:sz w:val="22"/>
                <w:szCs w:val="22"/>
                <w:lang w:val="el-GR"/>
              </w:rPr>
              <w:t>School</w:t>
            </w:r>
            <w:proofErr w:type="spellEnd"/>
            <w:r w:rsidRPr="002B1C58">
              <w:rPr>
                <w:rStyle w:val="Emphasis"/>
                <w:b/>
                <w:i w:val="0"/>
                <w:sz w:val="22"/>
                <w:szCs w:val="22"/>
                <w:lang w:val="el-GR"/>
              </w:rPr>
              <w:t xml:space="preserve"> of </w:t>
            </w:r>
            <w:proofErr w:type="spellStart"/>
            <w:r w:rsidRPr="002B1C58">
              <w:rPr>
                <w:rStyle w:val="Emphasis"/>
                <w:b/>
                <w:i w:val="0"/>
                <w:sz w:val="22"/>
                <w:szCs w:val="22"/>
                <w:lang w:val="el-GR"/>
              </w:rPr>
              <w:t>Technological</w:t>
            </w:r>
            <w:proofErr w:type="spellEnd"/>
            <w:r w:rsidRPr="002B1C58">
              <w:rPr>
                <w:rStyle w:val="Emphasis"/>
                <w:b/>
                <w:i w:val="0"/>
                <w:sz w:val="22"/>
                <w:szCs w:val="22"/>
                <w:lang w:val="el-GR"/>
              </w:rPr>
              <w:t xml:space="preserve"> </w:t>
            </w:r>
            <w:proofErr w:type="spellStart"/>
            <w:r w:rsidRPr="002B1C58">
              <w:rPr>
                <w:rStyle w:val="Emphasis"/>
                <w:b/>
                <w:i w:val="0"/>
                <w:sz w:val="22"/>
                <w:szCs w:val="22"/>
                <w:lang w:val="el-GR"/>
              </w:rPr>
              <w:t>Applications</w:t>
            </w:r>
            <w:proofErr w:type="spellEnd"/>
          </w:p>
        </w:tc>
      </w:tr>
    </w:tbl>
    <w:p w14:paraId="60ED6A8E" w14:textId="77777777" w:rsidR="008A2720" w:rsidRDefault="008A2720" w:rsidP="008A2720">
      <w:pPr>
        <w:rPr>
          <w:sz w:val="20"/>
          <w:szCs w:val="20"/>
          <w:lang w:val="el-GR"/>
        </w:rPr>
      </w:pPr>
    </w:p>
    <w:tbl>
      <w:tblPr>
        <w:tblStyle w:val="TableGrid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108"/>
        <w:gridCol w:w="703"/>
        <w:gridCol w:w="8937"/>
        <w:gridCol w:w="440"/>
      </w:tblGrid>
      <w:tr w:rsidR="008A2720" w:rsidRPr="004805F4" w14:paraId="006F2EA0" w14:textId="77777777" w:rsidTr="008A2720">
        <w:trPr>
          <w:jc w:val="center"/>
        </w:trPr>
        <w:tc>
          <w:tcPr>
            <w:tcW w:w="5000" w:type="pct"/>
            <w:gridSpan w:val="4"/>
            <w:tcBorders>
              <w:top w:val="single" w:sz="12" w:space="0" w:color="auto"/>
              <w:bottom w:val="single" w:sz="12" w:space="0" w:color="auto"/>
            </w:tcBorders>
            <w:shd w:val="pct10" w:color="auto" w:fill="auto"/>
          </w:tcPr>
          <w:p w14:paraId="0F1DAC7F" w14:textId="38DED63D" w:rsidR="008A2720" w:rsidRPr="004805F4" w:rsidRDefault="008A2720" w:rsidP="00BB1046">
            <w:pPr>
              <w:rPr>
                <w:b/>
                <w:lang w:val="el-GR"/>
              </w:rPr>
            </w:pPr>
            <w:r>
              <w:rPr>
                <w:b/>
              </w:rPr>
              <w:t>9</w:t>
            </w:r>
            <w:r w:rsidRPr="004805F4">
              <w:rPr>
                <w:b/>
                <w:lang w:val="el-GR"/>
              </w:rPr>
              <w:t xml:space="preserve">. </w:t>
            </w:r>
            <w:proofErr w:type="spellStart"/>
            <w:r w:rsidR="002B1C58" w:rsidRPr="002B1C58">
              <w:rPr>
                <w:b/>
                <w:lang w:val="el-GR"/>
              </w:rPr>
              <w:t>Invited</w:t>
            </w:r>
            <w:proofErr w:type="spellEnd"/>
            <w:r w:rsidR="002B1C58" w:rsidRPr="002B1C58">
              <w:rPr>
                <w:b/>
                <w:lang w:val="el-GR"/>
              </w:rPr>
              <w:t xml:space="preserve"> </w:t>
            </w:r>
            <w:proofErr w:type="spellStart"/>
            <w:r w:rsidR="002B1C58" w:rsidRPr="002B1C58">
              <w:rPr>
                <w:b/>
                <w:lang w:val="el-GR"/>
              </w:rPr>
              <w:t>Speeches</w:t>
            </w:r>
            <w:proofErr w:type="spellEnd"/>
            <w:r w:rsidR="002B1C58" w:rsidRPr="002B1C58">
              <w:rPr>
                <w:b/>
                <w:lang w:val="el-GR"/>
              </w:rPr>
              <w:t xml:space="preserve"> - </w:t>
            </w:r>
            <w:proofErr w:type="spellStart"/>
            <w:r w:rsidR="002B1C58" w:rsidRPr="002B1C58">
              <w:rPr>
                <w:b/>
                <w:lang w:val="el-GR"/>
              </w:rPr>
              <w:t>Lectures</w:t>
            </w:r>
            <w:proofErr w:type="spellEnd"/>
          </w:p>
        </w:tc>
      </w:tr>
      <w:tr w:rsidR="008A2720" w:rsidRPr="00BB4BC0" w14:paraId="626D6CCC" w14:textId="77777777" w:rsidTr="008A2720">
        <w:trPr>
          <w:jc w:val="center"/>
        </w:trPr>
        <w:tc>
          <w:tcPr>
            <w:tcW w:w="398" w:type="pct"/>
            <w:gridSpan w:val="2"/>
          </w:tcPr>
          <w:p w14:paraId="445C633A" w14:textId="77777777" w:rsidR="008A2720" w:rsidRPr="004805F4" w:rsidRDefault="008A2720" w:rsidP="00BB1046">
            <w:pPr>
              <w:rPr>
                <w:b/>
                <w:sz w:val="22"/>
                <w:szCs w:val="22"/>
                <w:lang w:val="el-GR"/>
              </w:rPr>
            </w:pPr>
            <w:r>
              <w:rPr>
                <w:b/>
                <w:sz w:val="22"/>
                <w:szCs w:val="22"/>
                <w:lang w:val="el-GR"/>
              </w:rPr>
              <w:t>201</w:t>
            </w:r>
            <w:r w:rsidRPr="004805F4">
              <w:rPr>
                <w:b/>
                <w:sz w:val="22"/>
                <w:szCs w:val="22"/>
                <w:lang w:val="el-GR"/>
              </w:rPr>
              <w:t>7</w:t>
            </w:r>
          </w:p>
        </w:tc>
        <w:tc>
          <w:tcPr>
            <w:tcW w:w="4602" w:type="pct"/>
            <w:gridSpan w:val="2"/>
          </w:tcPr>
          <w:p w14:paraId="27577D44" w14:textId="1599B413" w:rsidR="008A2720" w:rsidRPr="00C979B8" w:rsidRDefault="008A2720" w:rsidP="00BB1046">
            <w:pPr>
              <w:jc w:val="both"/>
            </w:pPr>
            <w:r w:rsidRPr="008C7582">
              <w:rPr>
                <w:sz w:val="22"/>
                <w:szCs w:val="22"/>
              </w:rPr>
              <w:t xml:space="preserve"> “A framework for </w:t>
            </w:r>
            <w:r w:rsidR="00EB3F56" w:rsidRPr="008C7582">
              <w:rPr>
                <w:sz w:val="22"/>
                <w:szCs w:val="22"/>
              </w:rPr>
              <w:t>health</w:t>
            </w:r>
            <w:r w:rsidR="00EB3F56" w:rsidRPr="00C979B8">
              <w:rPr>
                <w:sz w:val="22"/>
                <w:szCs w:val="22"/>
              </w:rPr>
              <w:t>-related</w:t>
            </w:r>
            <w:r>
              <w:rPr>
                <w:sz w:val="22"/>
                <w:szCs w:val="22"/>
              </w:rPr>
              <w:t xml:space="preserve"> nanomaterial grouping”, 6</w:t>
            </w:r>
            <w:r w:rsidRPr="00C979B8">
              <w:rPr>
                <w:sz w:val="22"/>
                <w:szCs w:val="22"/>
                <w:vertAlign w:val="superscript"/>
              </w:rPr>
              <w:t>th</w:t>
            </w:r>
            <w:r>
              <w:rPr>
                <w:sz w:val="22"/>
                <w:szCs w:val="22"/>
              </w:rPr>
              <w:t xml:space="preserve"> ZING </w:t>
            </w:r>
            <w:proofErr w:type="spellStart"/>
            <w:r>
              <w:rPr>
                <w:sz w:val="22"/>
                <w:szCs w:val="22"/>
              </w:rPr>
              <w:t>Nanobiomaterial</w:t>
            </w:r>
            <w:proofErr w:type="spellEnd"/>
            <w:r>
              <w:rPr>
                <w:sz w:val="22"/>
                <w:szCs w:val="22"/>
              </w:rPr>
              <w:t xml:space="preserve"> Conference, Varna, Bulgaria</w:t>
            </w:r>
          </w:p>
        </w:tc>
      </w:tr>
      <w:tr w:rsidR="008A2720" w:rsidRPr="00BB4BC0" w14:paraId="5B51E311" w14:textId="77777777" w:rsidTr="008A2720">
        <w:trPr>
          <w:jc w:val="center"/>
        </w:trPr>
        <w:tc>
          <w:tcPr>
            <w:tcW w:w="398" w:type="pct"/>
            <w:gridSpan w:val="2"/>
          </w:tcPr>
          <w:p w14:paraId="1AF3B8CF" w14:textId="77777777" w:rsidR="008A2720" w:rsidRPr="00BB4BC0" w:rsidRDefault="008A2720" w:rsidP="00BB1046">
            <w:pPr>
              <w:rPr>
                <w:b/>
                <w:sz w:val="22"/>
                <w:szCs w:val="22"/>
              </w:rPr>
            </w:pPr>
          </w:p>
        </w:tc>
        <w:tc>
          <w:tcPr>
            <w:tcW w:w="4602" w:type="pct"/>
            <w:gridSpan w:val="2"/>
          </w:tcPr>
          <w:p w14:paraId="1305A9DB" w14:textId="77777777" w:rsidR="008A2720" w:rsidRPr="00BB4BC0" w:rsidRDefault="008A2720" w:rsidP="00BB1046">
            <w:pPr>
              <w:jc w:val="both"/>
              <w:rPr>
                <w:rStyle w:val="Emphasis"/>
                <w:i w:val="0"/>
                <w:iCs w:val="0"/>
                <w:sz w:val="22"/>
                <w:szCs w:val="22"/>
              </w:rPr>
            </w:pPr>
          </w:p>
        </w:tc>
      </w:tr>
      <w:tr w:rsidR="008A2720" w:rsidRPr="00E10337" w14:paraId="5ECB0EBF" w14:textId="77777777" w:rsidTr="008A2720">
        <w:trPr>
          <w:gridBefore w:val="1"/>
          <w:gridAfter w:val="1"/>
          <w:wBefore w:w="53" w:type="pct"/>
          <w:wAfter w:w="216" w:type="pct"/>
          <w:jc w:val="center"/>
        </w:trPr>
        <w:tc>
          <w:tcPr>
            <w:tcW w:w="4731" w:type="pct"/>
            <w:gridSpan w:val="2"/>
            <w:tcBorders>
              <w:top w:val="single" w:sz="12" w:space="0" w:color="auto"/>
              <w:bottom w:val="single" w:sz="12" w:space="0" w:color="auto"/>
            </w:tcBorders>
            <w:shd w:val="pct10" w:color="auto" w:fill="auto"/>
          </w:tcPr>
          <w:p w14:paraId="37EECA13" w14:textId="3BC90C65" w:rsidR="008A2720" w:rsidRPr="002B1C58" w:rsidRDefault="008A2720" w:rsidP="002B1C58">
            <w:pPr>
              <w:rPr>
                <w:b/>
              </w:rPr>
            </w:pPr>
            <w:r>
              <w:rPr>
                <w:b/>
                <w:lang w:val="en-GB"/>
              </w:rPr>
              <w:t xml:space="preserve">10. </w:t>
            </w:r>
            <w:r w:rsidR="002B1C58">
              <w:rPr>
                <w:b/>
              </w:rPr>
              <w:t>TRAINING</w:t>
            </w:r>
          </w:p>
        </w:tc>
      </w:tr>
      <w:tr w:rsidR="008A2720" w:rsidRPr="002B1C58" w14:paraId="26BC6298" w14:textId="77777777" w:rsidTr="008A2720">
        <w:trPr>
          <w:gridBefore w:val="1"/>
          <w:gridAfter w:val="1"/>
          <w:wBefore w:w="53" w:type="pct"/>
          <w:wAfter w:w="216" w:type="pct"/>
          <w:jc w:val="center"/>
        </w:trPr>
        <w:tc>
          <w:tcPr>
            <w:tcW w:w="4731" w:type="pct"/>
            <w:gridSpan w:val="2"/>
            <w:tcBorders>
              <w:top w:val="single" w:sz="12" w:space="0" w:color="auto"/>
              <w:bottom w:val="single" w:sz="4" w:space="0" w:color="auto"/>
            </w:tcBorders>
          </w:tcPr>
          <w:p w14:paraId="595A40EA" w14:textId="2BA7ABC3" w:rsidR="002B1C58" w:rsidRPr="002B1C58" w:rsidRDefault="002B1C58" w:rsidP="002B1C58">
            <w:pPr>
              <w:pStyle w:val="ListParagraph"/>
              <w:numPr>
                <w:ilvl w:val="0"/>
                <w:numId w:val="13"/>
              </w:numPr>
              <w:jc w:val="both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lastRenderedPageBreak/>
              <w:t>Administrator of IJBESAR Journal</w:t>
            </w:r>
          </w:p>
          <w:p w14:paraId="767939C1" w14:textId="77777777" w:rsidR="002B1C58" w:rsidRPr="002B1C58" w:rsidRDefault="002B1C58" w:rsidP="002B1C58">
            <w:pPr>
              <w:pStyle w:val="ListParagraph"/>
              <w:numPr>
                <w:ilvl w:val="0"/>
                <w:numId w:val="13"/>
              </w:numPr>
              <w:jc w:val="both"/>
              <w:rPr>
                <w:sz w:val="22"/>
                <w:szCs w:val="22"/>
              </w:rPr>
            </w:pPr>
            <w:r w:rsidRPr="002B1C58">
              <w:rPr>
                <w:sz w:val="22"/>
                <w:szCs w:val="22"/>
              </w:rPr>
              <w:t>CERN: Title: Science, Innovation &amp; Transfer Technology</w:t>
            </w:r>
          </w:p>
          <w:p w14:paraId="23A9AA3C" w14:textId="77777777" w:rsidR="002B1C58" w:rsidRPr="002B1C58" w:rsidRDefault="002B1C58" w:rsidP="002B1C58">
            <w:pPr>
              <w:pStyle w:val="ListParagraph"/>
              <w:numPr>
                <w:ilvl w:val="0"/>
                <w:numId w:val="13"/>
              </w:numPr>
              <w:jc w:val="both"/>
              <w:rPr>
                <w:sz w:val="22"/>
                <w:szCs w:val="22"/>
              </w:rPr>
            </w:pPr>
            <w:r w:rsidRPr="002B1C58">
              <w:rPr>
                <w:sz w:val="22"/>
                <w:szCs w:val="22"/>
              </w:rPr>
              <w:t>Certification for X-ray diffusion analysis by Bruker AXS</w:t>
            </w:r>
          </w:p>
          <w:p w14:paraId="3EF482DC" w14:textId="77777777" w:rsidR="002B1C58" w:rsidRPr="002B1C58" w:rsidRDefault="002B1C58" w:rsidP="002B1C58">
            <w:pPr>
              <w:pStyle w:val="ListParagraph"/>
              <w:numPr>
                <w:ilvl w:val="0"/>
                <w:numId w:val="13"/>
              </w:numPr>
              <w:jc w:val="both"/>
              <w:rPr>
                <w:sz w:val="22"/>
                <w:szCs w:val="22"/>
              </w:rPr>
            </w:pPr>
            <w:r w:rsidRPr="002B1C58">
              <w:rPr>
                <w:sz w:val="22"/>
                <w:szCs w:val="22"/>
              </w:rPr>
              <w:t xml:space="preserve">Certified for </w:t>
            </w:r>
            <w:proofErr w:type="spellStart"/>
            <w:r w:rsidRPr="002B1C58">
              <w:rPr>
                <w:sz w:val="22"/>
                <w:szCs w:val="22"/>
              </w:rPr>
              <w:t>porosimetry</w:t>
            </w:r>
            <w:proofErr w:type="spellEnd"/>
            <w:r w:rsidRPr="002B1C58">
              <w:rPr>
                <w:sz w:val="22"/>
                <w:szCs w:val="22"/>
              </w:rPr>
              <w:t xml:space="preserve"> analysis by </w:t>
            </w:r>
            <w:proofErr w:type="spellStart"/>
            <w:r w:rsidRPr="002B1C58">
              <w:rPr>
                <w:sz w:val="22"/>
                <w:szCs w:val="22"/>
              </w:rPr>
              <w:t>Hellamco</w:t>
            </w:r>
            <w:proofErr w:type="spellEnd"/>
          </w:p>
          <w:p w14:paraId="79C8C862" w14:textId="454CFB34" w:rsidR="002B1C58" w:rsidRPr="002B1C58" w:rsidRDefault="002B1C58" w:rsidP="002B1C58">
            <w:pPr>
              <w:pStyle w:val="ListParagraph"/>
              <w:numPr>
                <w:ilvl w:val="0"/>
                <w:numId w:val="13"/>
              </w:numPr>
              <w:jc w:val="both"/>
              <w:rPr>
                <w:sz w:val="22"/>
                <w:szCs w:val="22"/>
              </w:rPr>
            </w:pPr>
            <w:r w:rsidRPr="002B1C58">
              <w:rPr>
                <w:sz w:val="22"/>
                <w:szCs w:val="22"/>
              </w:rPr>
              <w:t>Certification for atomic energy microscopy analysis by Bruker</w:t>
            </w:r>
          </w:p>
        </w:tc>
      </w:tr>
    </w:tbl>
    <w:p w14:paraId="4E17FC1F" w14:textId="77777777" w:rsidR="008A2720" w:rsidRDefault="008A2720" w:rsidP="007A3A6C">
      <w:pPr>
        <w:rPr>
          <w:sz w:val="20"/>
          <w:szCs w:val="20"/>
          <w:lang w:val="fr-FR"/>
        </w:rPr>
      </w:pPr>
    </w:p>
    <w:p w14:paraId="324D092B" w14:textId="77777777" w:rsidR="00FA4C3A" w:rsidRPr="002B1C58" w:rsidRDefault="00FA4C3A" w:rsidP="00001AE2"/>
    <w:tbl>
      <w:tblPr>
        <w:tblStyle w:val="TableGrid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668"/>
        <w:gridCol w:w="159"/>
        <w:gridCol w:w="9361"/>
      </w:tblGrid>
      <w:tr w:rsidR="00CC401D" w:rsidRPr="00E70D20" w14:paraId="60C04EEE" w14:textId="77777777" w:rsidTr="00D40E41">
        <w:trPr>
          <w:jc w:val="center"/>
        </w:trPr>
        <w:tc>
          <w:tcPr>
            <w:tcW w:w="5000" w:type="pct"/>
            <w:gridSpan w:val="3"/>
            <w:tcBorders>
              <w:top w:val="single" w:sz="12" w:space="0" w:color="auto"/>
              <w:bottom w:val="single" w:sz="12" w:space="0" w:color="auto"/>
            </w:tcBorders>
            <w:shd w:val="pct10" w:color="auto" w:fill="auto"/>
          </w:tcPr>
          <w:p w14:paraId="50657EDA" w14:textId="28687A75" w:rsidR="00CC401D" w:rsidRPr="00AC78CD" w:rsidRDefault="008A2720" w:rsidP="006535D9">
            <w:pPr>
              <w:rPr>
                <w:b/>
              </w:rPr>
            </w:pPr>
            <w:r>
              <w:rPr>
                <w:b/>
              </w:rPr>
              <w:t>11</w:t>
            </w:r>
            <w:r w:rsidR="001D60F2">
              <w:rPr>
                <w:b/>
              </w:rPr>
              <w:t xml:space="preserve">. </w:t>
            </w:r>
            <w:r w:rsidR="00CC401D" w:rsidRPr="00AC78CD">
              <w:rPr>
                <w:b/>
              </w:rPr>
              <w:t>PUBLICATIONS IN JOURNALS (PEER-REVIEW)</w:t>
            </w:r>
          </w:p>
        </w:tc>
      </w:tr>
      <w:tr w:rsidR="009F30C0" w:rsidRPr="00E70D20" w14:paraId="63E14A45" w14:textId="77777777" w:rsidTr="009F30C0">
        <w:trPr>
          <w:trHeight w:val="618"/>
          <w:jc w:val="center"/>
        </w:trPr>
        <w:tc>
          <w:tcPr>
            <w:tcW w:w="328" w:type="pct"/>
          </w:tcPr>
          <w:p w14:paraId="67518238" w14:textId="63389155" w:rsidR="009F30C0" w:rsidRDefault="009F30C0" w:rsidP="00783255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A9.      </w:t>
            </w:r>
          </w:p>
        </w:tc>
        <w:tc>
          <w:tcPr>
            <w:tcW w:w="4672" w:type="pct"/>
            <w:gridSpan w:val="2"/>
          </w:tcPr>
          <w:p w14:paraId="3CFD7E41" w14:textId="04D8986C" w:rsidR="009F30C0" w:rsidRPr="009F30C0" w:rsidRDefault="009F30C0" w:rsidP="009F30C0">
            <w:pPr>
              <w:jc w:val="both"/>
            </w:pPr>
            <w:r w:rsidRPr="00EA54A3">
              <w:rPr>
                <w:sz w:val="22"/>
                <w:szCs w:val="22"/>
                <w:lang w:bidi="en-US"/>
              </w:rPr>
              <w:t xml:space="preserve">Despina </w:t>
            </w:r>
            <w:r>
              <w:rPr>
                <w:sz w:val="22"/>
                <w:szCs w:val="22"/>
                <w:lang w:bidi="en-US"/>
              </w:rPr>
              <w:t xml:space="preserve">A. </w:t>
            </w:r>
            <w:r w:rsidRPr="00EA54A3">
              <w:rPr>
                <w:sz w:val="22"/>
                <w:szCs w:val="22"/>
                <w:lang w:bidi="en-US"/>
              </w:rPr>
              <w:t xml:space="preserve">Gkika, </w:t>
            </w:r>
            <w:proofErr w:type="spellStart"/>
            <w:r w:rsidRPr="00EA54A3">
              <w:rPr>
                <w:sz w:val="22"/>
                <w:szCs w:val="22"/>
                <w:lang w:bidi="en-US"/>
              </w:rPr>
              <w:t>Efstathios</w:t>
            </w:r>
            <w:proofErr w:type="spellEnd"/>
            <w:r w:rsidRPr="00EA54A3">
              <w:rPr>
                <w:sz w:val="22"/>
                <w:szCs w:val="22"/>
                <w:lang w:bidi="en-US"/>
              </w:rPr>
              <w:t xml:space="preserve"> V. </w:t>
            </w:r>
            <w:proofErr w:type="spellStart"/>
            <w:r w:rsidRPr="00EA54A3">
              <w:rPr>
                <w:sz w:val="22"/>
                <w:szCs w:val="22"/>
                <w:lang w:bidi="en-US"/>
              </w:rPr>
              <w:t>Liakos</w:t>
            </w:r>
            <w:proofErr w:type="spellEnd"/>
            <w:r w:rsidRPr="00EA54A3">
              <w:rPr>
                <w:sz w:val="22"/>
                <w:szCs w:val="22"/>
                <w:lang w:bidi="en-US"/>
              </w:rPr>
              <w:t xml:space="preserve">, Nick Vordos , Christina </w:t>
            </w:r>
            <w:proofErr w:type="spellStart"/>
            <w:r w:rsidRPr="00EA54A3">
              <w:rPr>
                <w:sz w:val="22"/>
                <w:szCs w:val="22"/>
                <w:lang w:bidi="en-US"/>
              </w:rPr>
              <w:t>Kontogoulidou</w:t>
            </w:r>
            <w:proofErr w:type="spellEnd"/>
            <w:r w:rsidRPr="00EA54A3">
              <w:rPr>
                <w:sz w:val="22"/>
                <w:szCs w:val="22"/>
                <w:lang w:bidi="en-US"/>
              </w:rPr>
              <w:t xml:space="preserve"> , </w:t>
            </w:r>
            <w:proofErr w:type="spellStart"/>
            <w:r w:rsidRPr="00EA54A3">
              <w:rPr>
                <w:b/>
                <w:sz w:val="22"/>
                <w:szCs w:val="22"/>
                <w:lang w:bidi="en-US"/>
              </w:rPr>
              <w:t>Lykourgos</w:t>
            </w:r>
            <w:proofErr w:type="spellEnd"/>
            <w:r w:rsidRPr="00EA54A3">
              <w:rPr>
                <w:b/>
                <w:sz w:val="22"/>
                <w:szCs w:val="22"/>
                <w:lang w:bidi="en-US"/>
              </w:rPr>
              <w:t xml:space="preserve"> </w:t>
            </w:r>
            <w:proofErr w:type="spellStart"/>
            <w:r w:rsidRPr="00EA54A3">
              <w:rPr>
                <w:b/>
                <w:sz w:val="22"/>
                <w:szCs w:val="22"/>
                <w:lang w:bidi="en-US"/>
              </w:rPr>
              <w:t>Magafas</w:t>
            </w:r>
            <w:proofErr w:type="spellEnd"/>
            <w:r w:rsidRPr="00EA54A3">
              <w:rPr>
                <w:sz w:val="22"/>
                <w:szCs w:val="22"/>
                <w:lang w:bidi="en-US"/>
              </w:rPr>
              <w:t xml:space="preserve">, </w:t>
            </w:r>
            <w:proofErr w:type="spellStart"/>
            <w:r w:rsidRPr="00EA54A3">
              <w:rPr>
                <w:sz w:val="22"/>
                <w:szCs w:val="22"/>
                <w:lang w:bidi="en-US"/>
              </w:rPr>
              <w:t>Dimitrios</w:t>
            </w:r>
            <w:proofErr w:type="spellEnd"/>
            <w:r w:rsidRPr="00EA54A3">
              <w:rPr>
                <w:sz w:val="22"/>
                <w:szCs w:val="22"/>
                <w:lang w:bidi="en-US"/>
              </w:rPr>
              <w:t xml:space="preserve"> N. </w:t>
            </w:r>
            <w:proofErr w:type="spellStart"/>
            <w:r w:rsidRPr="00EA54A3">
              <w:rPr>
                <w:sz w:val="22"/>
                <w:szCs w:val="22"/>
                <w:lang w:bidi="en-US"/>
              </w:rPr>
              <w:t>Bikiaris</w:t>
            </w:r>
            <w:proofErr w:type="spellEnd"/>
            <w:r w:rsidRPr="00EA54A3">
              <w:rPr>
                <w:sz w:val="22"/>
                <w:szCs w:val="22"/>
                <w:lang w:bidi="en-US"/>
              </w:rPr>
              <w:t xml:space="preserve">, </w:t>
            </w:r>
            <w:proofErr w:type="spellStart"/>
            <w:r w:rsidRPr="00EA54A3">
              <w:rPr>
                <w:sz w:val="22"/>
                <w:szCs w:val="22"/>
                <w:lang w:bidi="en-US"/>
              </w:rPr>
              <w:t>Dimitrios</w:t>
            </w:r>
            <w:proofErr w:type="spellEnd"/>
            <w:r w:rsidRPr="00EA54A3">
              <w:rPr>
                <w:sz w:val="22"/>
                <w:szCs w:val="22"/>
                <w:lang w:bidi="en-US"/>
              </w:rPr>
              <w:t xml:space="preserve"> V. </w:t>
            </w:r>
            <w:proofErr w:type="spellStart"/>
            <w:r w:rsidRPr="00EA54A3">
              <w:rPr>
                <w:sz w:val="22"/>
                <w:szCs w:val="22"/>
                <w:lang w:bidi="en-US"/>
              </w:rPr>
              <w:t>Bandekas</w:t>
            </w:r>
            <w:proofErr w:type="spellEnd"/>
            <w:r w:rsidRPr="00EA54A3">
              <w:rPr>
                <w:sz w:val="22"/>
                <w:szCs w:val="22"/>
                <w:lang w:bidi="en-US"/>
              </w:rPr>
              <w:t xml:space="preserve">, Athanasios C. Mitropoulos, George Z. </w:t>
            </w:r>
            <w:proofErr w:type="spellStart"/>
            <w:r w:rsidRPr="00EA54A3">
              <w:rPr>
                <w:sz w:val="22"/>
                <w:szCs w:val="22"/>
                <w:lang w:bidi="en-US"/>
              </w:rPr>
              <w:t>Kyzas</w:t>
            </w:r>
            <w:proofErr w:type="spellEnd"/>
            <w:r w:rsidRPr="00EA54A3">
              <w:rPr>
                <w:sz w:val="22"/>
                <w:szCs w:val="22"/>
                <w:lang w:bidi="en-US"/>
              </w:rPr>
              <w:t xml:space="preserve"> </w:t>
            </w:r>
            <w:r w:rsidRPr="00EA54A3">
              <w:rPr>
                <w:sz w:val="22"/>
                <w:szCs w:val="22"/>
              </w:rPr>
              <w:t xml:space="preserve"> “</w:t>
            </w:r>
            <w:r w:rsidRPr="00EA54A3">
              <w:rPr>
                <w:b/>
                <w:sz w:val="22"/>
                <w:szCs w:val="22"/>
              </w:rPr>
              <w:t>Cost Estimation of Polymeric Adsorbents,</w:t>
            </w:r>
            <w:r w:rsidRPr="00EA54A3">
              <w:rPr>
                <w:sz w:val="22"/>
                <w:szCs w:val="22"/>
              </w:rPr>
              <w:t xml:space="preserve">” </w:t>
            </w:r>
            <w:r w:rsidRPr="00EA54A3">
              <w:rPr>
                <w:i/>
                <w:iCs/>
                <w:sz w:val="22"/>
                <w:szCs w:val="22"/>
              </w:rPr>
              <w:t>Polymers</w:t>
            </w:r>
            <w:r w:rsidRPr="00EA54A3">
              <w:rPr>
                <w:sz w:val="22"/>
                <w:szCs w:val="22"/>
              </w:rPr>
              <w:t>, vol. 11, no. 5, p. 925, May 2019</w:t>
            </w:r>
            <w:r>
              <w:rPr>
                <w:sz w:val="22"/>
                <w:szCs w:val="22"/>
              </w:rPr>
              <w:t xml:space="preserve">, </w:t>
            </w:r>
            <w:hyperlink r:id="rId11" w:history="1">
              <w:r>
                <w:rPr>
                  <w:rStyle w:val="Hyperlink"/>
                  <w:rFonts w:ascii="Arial" w:hAnsi="Arial" w:cs="Arial"/>
                  <w:color w:val="31065F"/>
                  <w:sz w:val="20"/>
                  <w:szCs w:val="20"/>
                </w:rPr>
                <w:t>0.3390/polym11050925</w:t>
              </w:r>
            </w:hyperlink>
          </w:p>
        </w:tc>
      </w:tr>
      <w:tr w:rsidR="009F30C0" w:rsidRPr="00E70D20" w14:paraId="62C5A5F5" w14:textId="77777777" w:rsidTr="009F30C0">
        <w:trPr>
          <w:trHeight w:val="618"/>
          <w:jc w:val="center"/>
        </w:trPr>
        <w:tc>
          <w:tcPr>
            <w:tcW w:w="328" w:type="pct"/>
          </w:tcPr>
          <w:p w14:paraId="177C9915" w14:textId="02EB01F7" w:rsidR="009F30C0" w:rsidRDefault="009F30C0" w:rsidP="00783255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A8. </w:t>
            </w:r>
          </w:p>
        </w:tc>
        <w:tc>
          <w:tcPr>
            <w:tcW w:w="4672" w:type="pct"/>
            <w:gridSpan w:val="2"/>
          </w:tcPr>
          <w:p w14:paraId="702B6F76" w14:textId="77777777" w:rsidR="009F30C0" w:rsidRDefault="009F30C0" w:rsidP="009F30C0">
            <w:pPr>
              <w:pStyle w:val="Bibliography"/>
              <w:tabs>
                <w:tab w:val="left" w:pos="0"/>
              </w:tabs>
              <w:jc w:val="both"/>
              <w:rPr>
                <w:sz w:val="22"/>
                <w:szCs w:val="22"/>
              </w:rPr>
            </w:pPr>
            <w:r w:rsidRPr="00EA54A3">
              <w:rPr>
                <w:sz w:val="22"/>
                <w:szCs w:val="22"/>
              </w:rPr>
              <w:fldChar w:fldCharType="begin"/>
            </w:r>
            <w:r w:rsidRPr="00EA54A3">
              <w:rPr>
                <w:sz w:val="22"/>
                <w:szCs w:val="22"/>
              </w:rPr>
              <w:instrText xml:space="preserve"> ADDIN ZOTERO_BIBL {"uncited":[],"omitted":[],"custom":[]} CSL_BIBLIOGRAPHY </w:instrText>
            </w:r>
            <w:r w:rsidRPr="00EA54A3">
              <w:rPr>
                <w:sz w:val="22"/>
                <w:szCs w:val="22"/>
              </w:rPr>
              <w:fldChar w:fldCharType="separate"/>
            </w:r>
            <w:r w:rsidRPr="00EA54A3">
              <w:rPr>
                <w:sz w:val="22"/>
                <w:szCs w:val="22"/>
              </w:rPr>
              <w:t xml:space="preserve">D. A. Gkika, K. Ovaliadis, N. Vordos, and </w:t>
            </w:r>
            <w:r w:rsidRPr="00EA54A3">
              <w:rPr>
                <w:b/>
                <w:sz w:val="22"/>
                <w:szCs w:val="22"/>
              </w:rPr>
              <w:t>L. Magafas</w:t>
            </w:r>
            <w:r w:rsidRPr="00EA54A3">
              <w:rPr>
                <w:sz w:val="22"/>
                <w:szCs w:val="22"/>
              </w:rPr>
              <w:t xml:space="preserve">, “Managing complexity: the case of  </w:t>
            </w:r>
          </w:p>
          <w:p w14:paraId="4D5FFB7A" w14:textId="58A74C78" w:rsidR="009F30C0" w:rsidRPr="009F30C0" w:rsidRDefault="009F30C0" w:rsidP="009F30C0">
            <w:pPr>
              <w:jc w:val="both"/>
            </w:pPr>
            <w:r w:rsidRPr="00EA54A3">
              <w:rPr>
                <w:sz w:val="22"/>
                <w:szCs w:val="22"/>
              </w:rPr>
              <w:t xml:space="preserve">nanomaterials,” </w:t>
            </w:r>
            <w:r w:rsidRPr="00EA54A3">
              <w:rPr>
                <w:i/>
                <w:iCs/>
                <w:sz w:val="22"/>
                <w:szCs w:val="22"/>
              </w:rPr>
              <w:t>J. Nanoparticle Res.</w:t>
            </w:r>
            <w:r w:rsidRPr="00EA54A3">
              <w:rPr>
                <w:sz w:val="22"/>
                <w:szCs w:val="22"/>
              </w:rPr>
              <w:t>, vol. 21, no. 1, p. 17, Jan. 2019</w:t>
            </w:r>
            <w:r>
              <w:rPr>
                <w:sz w:val="22"/>
                <w:szCs w:val="22"/>
              </w:rPr>
              <w:t xml:space="preserve">, </w:t>
            </w:r>
            <w:r>
              <w:rPr>
                <w:rFonts w:ascii="Helvetica" w:hAnsi="Helvetica"/>
                <w:color w:val="333333"/>
                <w:spacing w:val="4"/>
                <w:sz w:val="21"/>
                <w:szCs w:val="21"/>
                <w:shd w:val="clear" w:color="auto" w:fill="FCFCFC"/>
              </w:rPr>
              <w:t>doi.org/10.1007/s11051-018-4456-3</w:t>
            </w:r>
            <w:r w:rsidRPr="00EA54A3">
              <w:rPr>
                <w:sz w:val="22"/>
                <w:szCs w:val="22"/>
              </w:rPr>
              <w:t>.</w:t>
            </w:r>
          </w:p>
          <w:p w14:paraId="2209887B" w14:textId="763F49AA" w:rsidR="009F30C0" w:rsidRPr="00FC1847" w:rsidRDefault="009F30C0" w:rsidP="009F30C0">
            <w:pPr>
              <w:jc w:val="both"/>
              <w:rPr>
                <w:b/>
                <w:sz w:val="22"/>
                <w:szCs w:val="22"/>
              </w:rPr>
            </w:pPr>
            <w:r w:rsidRPr="00EA54A3">
              <w:rPr>
                <w:sz w:val="22"/>
                <w:szCs w:val="22"/>
              </w:rPr>
              <w:fldChar w:fldCharType="end"/>
            </w:r>
          </w:p>
        </w:tc>
      </w:tr>
      <w:tr w:rsidR="00FC1847" w:rsidRPr="00E70D20" w14:paraId="6ACAA3BE" w14:textId="77777777" w:rsidTr="00D40E41">
        <w:trPr>
          <w:jc w:val="center"/>
        </w:trPr>
        <w:tc>
          <w:tcPr>
            <w:tcW w:w="328" w:type="pct"/>
          </w:tcPr>
          <w:p w14:paraId="1C9A4722" w14:textId="19EC815F" w:rsidR="00FC1847" w:rsidRDefault="00FC1847" w:rsidP="00783255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</w:t>
            </w:r>
            <w:r w:rsidR="00783255">
              <w:rPr>
                <w:sz w:val="22"/>
                <w:szCs w:val="22"/>
              </w:rPr>
              <w:t>7</w:t>
            </w:r>
            <w:r w:rsidR="00D40E41">
              <w:rPr>
                <w:sz w:val="22"/>
                <w:szCs w:val="22"/>
              </w:rPr>
              <w:t>.</w:t>
            </w:r>
          </w:p>
        </w:tc>
        <w:tc>
          <w:tcPr>
            <w:tcW w:w="4672" w:type="pct"/>
            <w:gridSpan w:val="2"/>
          </w:tcPr>
          <w:p w14:paraId="65A7A0A4" w14:textId="3F361F8F" w:rsidR="00FC1847" w:rsidRPr="0035626A" w:rsidRDefault="00FC1847" w:rsidP="00D40E41">
            <w:pPr>
              <w:jc w:val="both"/>
              <w:rPr>
                <w:b/>
                <w:sz w:val="22"/>
                <w:szCs w:val="22"/>
              </w:rPr>
            </w:pPr>
            <w:r w:rsidRPr="00FC1847">
              <w:rPr>
                <w:b/>
                <w:sz w:val="22"/>
                <w:szCs w:val="22"/>
              </w:rPr>
              <w:t xml:space="preserve">D.A. Gkika, </w:t>
            </w:r>
            <w:r w:rsidRPr="00FC1847">
              <w:rPr>
                <w:sz w:val="22"/>
                <w:szCs w:val="22"/>
              </w:rPr>
              <w:t xml:space="preserve">L. </w:t>
            </w:r>
            <w:proofErr w:type="spellStart"/>
            <w:r w:rsidRPr="00FC1847">
              <w:rPr>
                <w:sz w:val="22"/>
                <w:szCs w:val="22"/>
              </w:rPr>
              <w:t>Magafas</w:t>
            </w:r>
            <w:proofErr w:type="spellEnd"/>
            <w:r w:rsidRPr="00FC1847">
              <w:rPr>
                <w:sz w:val="22"/>
                <w:szCs w:val="22"/>
              </w:rPr>
              <w:t xml:space="preserve">, P. Cool, J. Braet, </w:t>
            </w:r>
            <w:r w:rsidRPr="007A46FD">
              <w:rPr>
                <w:b/>
                <w:i/>
                <w:sz w:val="22"/>
                <w:szCs w:val="22"/>
              </w:rPr>
              <w:t>Balancing nanotoxicity and returns in health applic</w:t>
            </w:r>
            <w:r w:rsidR="00D40E41" w:rsidRPr="007A46FD">
              <w:rPr>
                <w:b/>
                <w:i/>
                <w:sz w:val="22"/>
                <w:szCs w:val="22"/>
              </w:rPr>
              <w:t>ations: The Prisoner’s Dilemma</w:t>
            </w:r>
            <w:r w:rsidR="00D40E41" w:rsidRPr="007A46FD">
              <w:rPr>
                <w:b/>
                <w:sz w:val="22"/>
                <w:szCs w:val="22"/>
              </w:rPr>
              <w:t>,</w:t>
            </w:r>
            <w:r w:rsidR="00D40E41">
              <w:rPr>
                <w:sz w:val="22"/>
                <w:szCs w:val="22"/>
              </w:rPr>
              <w:t xml:space="preserve"> </w:t>
            </w:r>
            <w:r w:rsidRPr="00FC1847">
              <w:rPr>
                <w:sz w:val="22"/>
                <w:szCs w:val="22"/>
              </w:rPr>
              <w:t>Toxicology</w:t>
            </w:r>
            <w:r w:rsidR="00D40E41">
              <w:rPr>
                <w:sz w:val="22"/>
                <w:szCs w:val="22"/>
              </w:rPr>
              <w:t xml:space="preserve"> Journal</w:t>
            </w:r>
            <w:r w:rsidRPr="00FC1847">
              <w:rPr>
                <w:sz w:val="22"/>
                <w:szCs w:val="22"/>
              </w:rPr>
              <w:t>, Volume 393, 2018, Pages 83-89https://doi.org/10.1016/j.tox.2017.11.008.</w:t>
            </w:r>
          </w:p>
        </w:tc>
      </w:tr>
      <w:tr w:rsidR="00EB0182" w:rsidRPr="00E70D20" w14:paraId="66C574B3" w14:textId="77777777" w:rsidTr="00D40E41">
        <w:trPr>
          <w:jc w:val="center"/>
        </w:trPr>
        <w:tc>
          <w:tcPr>
            <w:tcW w:w="328" w:type="pct"/>
          </w:tcPr>
          <w:p w14:paraId="505603A7" w14:textId="52486EA1" w:rsidR="00EB0182" w:rsidRDefault="00D40E41" w:rsidP="00783255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 </w:t>
            </w:r>
            <w:r w:rsidR="00EB0182">
              <w:rPr>
                <w:sz w:val="22"/>
                <w:szCs w:val="22"/>
              </w:rPr>
              <w:t>A</w:t>
            </w:r>
            <w:r w:rsidR="00783255">
              <w:rPr>
                <w:sz w:val="22"/>
                <w:szCs w:val="22"/>
              </w:rPr>
              <w:t>6</w:t>
            </w:r>
            <w:r>
              <w:rPr>
                <w:sz w:val="22"/>
                <w:szCs w:val="22"/>
              </w:rPr>
              <w:t>.</w:t>
            </w:r>
          </w:p>
        </w:tc>
        <w:tc>
          <w:tcPr>
            <w:tcW w:w="4672" w:type="pct"/>
            <w:gridSpan w:val="2"/>
          </w:tcPr>
          <w:p w14:paraId="0ED6F018" w14:textId="2235B619" w:rsidR="00EB0182" w:rsidRPr="00BD3AFA" w:rsidRDefault="00EB0182" w:rsidP="00BD3AFA">
            <w:pPr>
              <w:jc w:val="both"/>
              <w:rPr>
                <w:sz w:val="22"/>
                <w:szCs w:val="22"/>
              </w:rPr>
            </w:pPr>
            <w:r w:rsidRPr="0035626A">
              <w:rPr>
                <w:b/>
                <w:sz w:val="22"/>
                <w:szCs w:val="22"/>
              </w:rPr>
              <w:t xml:space="preserve">D. A. </w:t>
            </w:r>
            <w:r w:rsidR="00EB3F56" w:rsidRPr="0035626A">
              <w:rPr>
                <w:b/>
                <w:sz w:val="22"/>
                <w:szCs w:val="22"/>
              </w:rPr>
              <w:t>Gkika</w:t>
            </w:r>
            <w:r w:rsidR="00EB3F56" w:rsidRPr="0035626A">
              <w:rPr>
                <w:sz w:val="22"/>
                <w:szCs w:val="22"/>
              </w:rPr>
              <w:t>,</w:t>
            </w:r>
            <w:r w:rsidRPr="0035626A">
              <w:rPr>
                <w:sz w:val="22"/>
                <w:szCs w:val="22"/>
              </w:rPr>
              <w:t xml:space="preserve"> N. Vordos, J. W. Nolan, A. C. Mitropoulos, E.F. Vansant, P. Cool, J. Braet “</w:t>
            </w:r>
            <w:r w:rsidRPr="007A46FD">
              <w:rPr>
                <w:b/>
                <w:i/>
                <w:sz w:val="22"/>
                <w:szCs w:val="22"/>
              </w:rPr>
              <w:t xml:space="preserve">Price tag in </w:t>
            </w:r>
            <w:r w:rsidR="00EB3F56" w:rsidRPr="007A46FD">
              <w:rPr>
                <w:b/>
                <w:i/>
                <w:sz w:val="22"/>
                <w:szCs w:val="22"/>
              </w:rPr>
              <w:t>Nanomaterials?</w:t>
            </w:r>
            <w:r w:rsidRPr="0035626A">
              <w:rPr>
                <w:sz w:val="22"/>
                <w:szCs w:val="22"/>
              </w:rPr>
              <w:t xml:space="preserve"> Journal of Nanoparticle Research, accepted April 2017</w:t>
            </w:r>
          </w:p>
        </w:tc>
      </w:tr>
      <w:tr w:rsidR="00015761" w:rsidRPr="00E70D20" w14:paraId="64790551" w14:textId="77777777" w:rsidTr="00D40E41">
        <w:trPr>
          <w:jc w:val="center"/>
        </w:trPr>
        <w:tc>
          <w:tcPr>
            <w:tcW w:w="328" w:type="pct"/>
          </w:tcPr>
          <w:p w14:paraId="4CA0E337" w14:textId="78FE1A15" w:rsidR="00015761" w:rsidRPr="00AC78CD" w:rsidRDefault="0037167B" w:rsidP="00783255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</w:t>
            </w:r>
            <w:r w:rsidR="00783255">
              <w:rPr>
                <w:sz w:val="22"/>
                <w:szCs w:val="22"/>
              </w:rPr>
              <w:t>5</w:t>
            </w:r>
            <w:r w:rsidR="00015761" w:rsidRPr="00AC78CD">
              <w:rPr>
                <w:sz w:val="22"/>
                <w:szCs w:val="22"/>
              </w:rPr>
              <w:t>.</w:t>
            </w:r>
          </w:p>
        </w:tc>
        <w:tc>
          <w:tcPr>
            <w:tcW w:w="4672" w:type="pct"/>
            <w:gridSpan w:val="2"/>
          </w:tcPr>
          <w:p w14:paraId="53399E41" w14:textId="04EB1653" w:rsidR="00015761" w:rsidRPr="00BD3AFA" w:rsidRDefault="00BD3AFA" w:rsidP="00BD3AFA">
            <w:pPr>
              <w:jc w:val="both"/>
              <w:rPr>
                <w:bCs/>
                <w:color w:val="000000"/>
              </w:rPr>
            </w:pPr>
            <w:r w:rsidRPr="009F30C0">
              <w:rPr>
                <w:sz w:val="22"/>
                <w:szCs w:val="22"/>
                <w:lang w:val="nl-NL"/>
              </w:rPr>
              <w:t>N</w:t>
            </w:r>
            <w:r w:rsidR="007A46FD" w:rsidRPr="009F30C0">
              <w:rPr>
                <w:sz w:val="22"/>
                <w:szCs w:val="22"/>
                <w:lang w:val="nl-NL"/>
              </w:rPr>
              <w:t>. Vordos,</w:t>
            </w:r>
            <w:r w:rsidRPr="009F30C0">
              <w:rPr>
                <w:sz w:val="22"/>
                <w:szCs w:val="22"/>
                <w:lang w:val="nl-NL"/>
              </w:rPr>
              <w:t xml:space="preserve"> S. Giannakopoulos, , </w:t>
            </w:r>
            <w:r w:rsidRPr="009F30C0">
              <w:rPr>
                <w:b/>
                <w:sz w:val="22"/>
                <w:szCs w:val="22"/>
                <w:lang w:val="nl-NL"/>
              </w:rPr>
              <w:t>D.A. Gkika</w:t>
            </w:r>
            <w:r w:rsidRPr="009F30C0">
              <w:rPr>
                <w:sz w:val="22"/>
                <w:szCs w:val="22"/>
                <w:lang w:val="nl-NL"/>
              </w:rPr>
              <w:t xml:space="preserve">, , J.W. Nolan, , Ch. </w:t>
            </w:r>
            <w:proofErr w:type="spellStart"/>
            <w:r w:rsidRPr="00BD3AFA">
              <w:rPr>
                <w:sz w:val="22"/>
                <w:szCs w:val="22"/>
              </w:rPr>
              <w:t>Kalaitzis</w:t>
            </w:r>
            <w:proofErr w:type="spellEnd"/>
            <w:proofErr w:type="gramStart"/>
            <w:r w:rsidRPr="00BD3AFA">
              <w:rPr>
                <w:sz w:val="22"/>
                <w:szCs w:val="22"/>
              </w:rPr>
              <w:t>, ,</w:t>
            </w:r>
            <w:proofErr w:type="gramEnd"/>
            <w:r w:rsidRPr="00BD3AFA">
              <w:rPr>
                <w:sz w:val="22"/>
                <w:szCs w:val="22"/>
              </w:rPr>
              <w:t xml:space="preserve"> D.V. </w:t>
            </w:r>
            <w:proofErr w:type="spellStart"/>
            <w:r w:rsidRPr="00BD3AFA">
              <w:rPr>
                <w:sz w:val="22"/>
                <w:szCs w:val="22"/>
              </w:rPr>
              <w:t>Bandekas</w:t>
            </w:r>
            <w:proofErr w:type="spellEnd"/>
            <w:r w:rsidRPr="00BD3AFA">
              <w:rPr>
                <w:sz w:val="22"/>
                <w:szCs w:val="22"/>
              </w:rPr>
              <w:t xml:space="preserve">, , C. </w:t>
            </w:r>
            <w:proofErr w:type="spellStart"/>
            <w:r w:rsidRPr="00BD3AFA">
              <w:rPr>
                <w:sz w:val="22"/>
                <w:szCs w:val="22"/>
              </w:rPr>
              <w:t>Kontogoulidou</w:t>
            </w:r>
            <w:proofErr w:type="spellEnd"/>
            <w:r w:rsidRPr="00BD3AFA">
              <w:rPr>
                <w:sz w:val="22"/>
                <w:szCs w:val="22"/>
              </w:rPr>
              <w:t xml:space="preserve">, , A.Ch. Mitropoulos, , S. </w:t>
            </w:r>
            <w:proofErr w:type="spellStart"/>
            <w:r w:rsidRPr="00BD3AFA">
              <w:rPr>
                <w:sz w:val="22"/>
                <w:szCs w:val="22"/>
              </w:rPr>
              <w:t>Touloupidis</w:t>
            </w:r>
            <w:proofErr w:type="spellEnd"/>
            <w:r w:rsidRPr="00BD3AFA">
              <w:rPr>
                <w:sz w:val="22"/>
                <w:szCs w:val="22"/>
              </w:rPr>
              <w:t>,“</w:t>
            </w:r>
            <w:r w:rsidRPr="007A46FD">
              <w:rPr>
                <w:b/>
                <w:i/>
                <w:sz w:val="22"/>
                <w:szCs w:val="22"/>
              </w:rPr>
              <w:t xml:space="preserve">Kidney Stone Nano-Structure </w:t>
            </w:r>
            <w:r w:rsidRPr="007A46FD">
              <w:rPr>
                <w:rFonts w:hint="eastAsia"/>
                <w:b/>
                <w:i/>
                <w:sz w:val="22"/>
                <w:szCs w:val="22"/>
              </w:rPr>
              <w:t>–</w:t>
            </w:r>
            <w:r w:rsidRPr="007A46FD">
              <w:rPr>
                <w:b/>
                <w:i/>
                <w:sz w:val="22"/>
                <w:szCs w:val="22"/>
              </w:rPr>
              <w:t xml:space="preserve"> Is there an Opportunity for Nanomedicine Development</w:t>
            </w:r>
            <w:r w:rsidRPr="00BD3AFA">
              <w:rPr>
                <w:sz w:val="22"/>
                <w:szCs w:val="22"/>
              </w:rPr>
              <w:t>?”,</w:t>
            </w:r>
            <w:proofErr w:type="spellStart"/>
            <w:r w:rsidRPr="00BD3AFA">
              <w:rPr>
                <w:sz w:val="22"/>
                <w:szCs w:val="22"/>
              </w:rPr>
              <w:t>Biochimica</w:t>
            </w:r>
            <w:proofErr w:type="spellEnd"/>
            <w:r w:rsidRPr="00BD3AFA">
              <w:rPr>
                <w:sz w:val="22"/>
                <w:szCs w:val="22"/>
              </w:rPr>
              <w:t xml:space="preserve"> et </w:t>
            </w:r>
            <w:proofErr w:type="spellStart"/>
            <w:r w:rsidRPr="00BD3AFA">
              <w:rPr>
                <w:sz w:val="22"/>
                <w:szCs w:val="22"/>
              </w:rPr>
              <w:t>Biophysica</w:t>
            </w:r>
            <w:proofErr w:type="spellEnd"/>
            <w:r w:rsidRPr="00BD3AFA">
              <w:rPr>
                <w:sz w:val="22"/>
                <w:szCs w:val="22"/>
              </w:rPr>
              <w:t xml:space="preserve"> Acta (BBA) - General Subjects, Available online 24 January 2017</w:t>
            </w:r>
            <w:r w:rsidR="007D65EB">
              <w:rPr>
                <w:sz w:val="22"/>
                <w:szCs w:val="22"/>
              </w:rPr>
              <w:t>(</w:t>
            </w:r>
            <w:proofErr w:type="spellStart"/>
            <w:r w:rsidR="007D65EB">
              <w:rPr>
                <w:sz w:val="22"/>
                <w:szCs w:val="22"/>
              </w:rPr>
              <w:t>doi</w:t>
            </w:r>
            <w:proofErr w:type="spellEnd"/>
            <w:r w:rsidR="007D65EB">
              <w:rPr>
                <w:sz w:val="22"/>
                <w:szCs w:val="22"/>
              </w:rPr>
              <w:t>:</w:t>
            </w:r>
            <w:r w:rsidR="007D65EB">
              <w:t xml:space="preserve"> </w:t>
            </w:r>
            <w:r w:rsidR="007D65EB" w:rsidRPr="007D65EB">
              <w:rPr>
                <w:sz w:val="22"/>
                <w:szCs w:val="22"/>
              </w:rPr>
              <w:t>http://dx.doi.org/10.1016/j.bbagen.2017.01.026</w:t>
            </w:r>
            <w:r w:rsidR="007D65EB">
              <w:rPr>
                <w:sz w:val="22"/>
                <w:szCs w:val="22"/>
              </w:rPr>
              <w:t>)</w:t>
            </w:r>
          </w:p>
        </w:tc>
      </w:tr>
      <w:tr w:rsidR="00015761" w:rsidRPr="00E70D20" w14:paraId="17D1D43D" w14:textId="77777777" w:rsidTr="00783255">
        <w:trPr>
          <w:trHeight w:val="882"/>
          <w:jc w:val="center"/>
        </w:trPr>
        <w:tc>
          <w:tcPr>
            <w:tcW w:w="328" w:type="pct"/>
          </w:tcPr>
          <w:p w14:paraId="0581B0DA" w14:textId="56867949" w:rsidR="00015761" w:rsidRPr="00AC78CD" w:rsidRDefault="0037167B" w:rsidP="00783255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</w:t>
            </w:r>
            <w:r w:rsidR="00783255">
              <w:rPr>
                <w:sz w:val="22"/>
                <w:szCs w:val="22"/>
              </w:rPr>
              <w:t>4</w:t>
            </w:r>
            <w:r w:rsidR="00015761" w:rsidRPr="00AC78CD">
              <w:rPr>
                <w:sz w:val="22"/>
                <w:szCs w:val="22"/>
              </w:rPr>
              <w:t>.</w:t>
            </w:r>
          </w:p>
        </w:tc>
        <w:tc>
          <w:tcPr>
            <w:tcW w:w="4672" w:type="pct"/>
            <w:gridSpan w:val="2"/>
          </w:tcPr>
          <w:p w14:paraId="5B6A4B26" w14:textId="32BC1F2A" w:rsidR="00015761" w:rsidRPr="00AC78CD" w:rsidRDefault="00E57D0D" w:rsidP="00946E0E">
            <w:pPr>
              <w:jc w:val="both"/>
              <w:rPr>
                <w:sz w:val="22"/>
                <w:szCs w:val="22"/>
              </w:rPr>
            </w:pPr>
            <w:r w:rsidRPr="0037167B">
              <w:rPr>
                <w:b/>
                <w:sz w:val="22"/>
                <w:szCs w:val="22"/>
              </w:rPr>
              <w:t>D.A. Gkika</w:t>
            </w:r>
            <w:r w:rsidRPr="00E57D0D">
              <w:rPr>
                <w:sz w:val="22"/>
                <w:szCs w:val="22"/>
              </w:rPr>
              <w:t xml:space="preserve">, J.W. Nolan, E.F. Vansant, N. Vordos, C. </w:t>
            </w:r>
            <w:proofErr w:type="spellStart"/>
            <w:r w:rsidRPr="00E57D0D">
              <w:rPr>
                <w:sz w:val="22"/>
                <w:szCs w:val="22"/>
              </w:rPr>
              <w:t>Kontogoulidou</w:t>
            </w:r>
            <w:proofErr w:type="spellEnd"/>
            <w:r w:rsidRPr="00E57D0D">
              <w:rPr>
                <w:sz w:val="22"/>
                <w:szCs w:val="22"/>
              </w:rPr>
              <w:t>, A.Ch. Mitropoulos, P. Cool, J. Braet, “</w:t>
            </w:r>
            <w:r w:rsidRPr="007A46FD">
              <w:rPr>
                <w:b/>
                <w:i/>
                <w:sz w:val="22"/>
                <w:szCs w:val="22"/>
              </w:rPr>
              <w:t>A framework for health-related nanomaterial grouping</w:t>
            </w:r>
            <w:r w:rsidRPr="00E57D0D">
              <w:rPr>
                <w:sz w:val="22"/>
                <w:szCs w:val="22"/>
              </w:rPr>
              <w:t xml:space="preserve">” (2016), </w:t>
            </w:r>
            <w:proofErr w:type="spellStart"/>
            <w:r w:rsidRPr="00E57D0D">
              <w:rPr>
                <w:sz w:val="22"/>
                <w:szCs w:val="22"/>
              </w:rPr>
              <w:t>Biochimica</w:t>
            </w:r>
            <w:proofErr w:type="spellEnd"/>
            <w:r w:rsidRPr="00E57D0D">
              <w:rPr>
                <w:sz w:val="22"/>
                <w:szCs w:val="22"/>
              </w:rPr>
              <w:t xml:space="preserve"> et </w:t>
            </w:r>
            <w:proofErr w:type="spellStart"/>
            <w:r w:rsidRPr="00E57D0D">
              <w:rPr>
                <w:sz w:val="22"/>
                <w:szCs w:val="22"/>
              </w:rPr>
              <w:t>Biophysica</w:t>
            </w:r>
            <w:proofErr w:type="spellEnd"/>
            <w:r w:rsidRPr="00E57D0D">
              <w:rPr>
                <w:sz w:val="22"/>
                <w:szCs w:val="22"/>
              </w:rPr>
              <w:t xml:space="preserve"> Acta, </w:t>
            </w:r>
            <w:r>
              <w:rPr>
                <w:sz w:val="22"/>
                <w:szCs w:val="22"/>
              </w:rPr>
              <w:t>Available online 27</w:t>
            </w:r>
            <w:r w:rsidRPr="00BD3AFA">
              <w:rPr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t>August 2016 (</w:t>
            </w:r>
            <w:proofErr w:type="spellStart"/>
            <w:r>
              <w:rPr>
                <w:sz w:val="22"/>
                <w:szCs w:val="22"/>
              </w:rPr>
              <w:t>doi</w:t>
            </w:r>
            <w:proofErr w:type="spellEnd"/>
            <w:r>
              <w:rPr>
                <w:sz w:val="22"/>
                <w:szCs w:val="22"/>
              </w:rPr>
              <w:t>:</w:t>
            </w:r>
            <w:r>
              <w:t xml:space="preserve"> </w:t>
            </w:r>
            <w:r w:rsidRPr="00E57D0D">
              <w:rPr>
                <w:sz w:val="22"/>
                <w:szCs w:val="22"/>
              </w:rPr>
              <w:t>http://dx.doi.org/10.1016/j.bbagen.2016.08.014</w:t>
            </w:r>
            <w:r>
              <w:rPr>
                <w:sz w:val="22"/>
                <w:szCs w:val="22"/>
              </w:rPr>
              <w:t>)</w:t>
            </w:r>
          </w:p>
        </w:tc>
      </w:tr>
      <w:tr w:rsidR="00783255" w:rsidRPr="00E70D20" w14:paraId="68CDB127" w14:textId="77777777" w:rsidTr="00D40E41">
        <w:trPr>
          <w:jc w:val="center"/>
        </w:trPr>
        <w:tc>
          <w:tcPr>
            <w:tcW w:w="328" w:type="pct"/>
          </w:tcPr>
          <w:p w14:paraId="1BBD6B1C" w14:textId="64EFDECB" w:rsidR="00783255" w:rsidRDefault="00783255" w:rsidP="00783255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A3. </w:t>
            </w:r>
          </w:p>
        </w:tc>
        <w:tc>
          <w:tcPr>
            <w:tcW w:w="4672" w:type="pct"/>
            <w:gridSpan w:val="2"/>
          </w:tcPr>
          <w:p w14:paraId="4CC2D0B6" w14:textId="34085189" w:rsidR="00783255" w:rsidRPr="005831B7" w:rsidRDefault="00783255" w:rsidP="00FE3E2B">
            <w:pPr>
              <w:jc w:val="both"/>
              <w:rPr>
                <w:sz w:val="22"/>
                <w:szCs w:val="22"/>
              </w:rPr>
            </w:pPr>
            <w:r w:rsidRPr="009F30C0">
              <w:rPr>
                <w:b/>
                <w:sz w:val="22"/>
                <w:szCs w:val="22"/>
                <w:lang w:val="nl-NL"/>
              </w:rPr>
              <w:t xml:space="preserve">D.A. </w:t>
            </w:r>
            <w:r w:rsidR="00CC0E20">
              <w:fldChar w:fldCharType="begin"/>
            </w:r>
            <w:r w:rsidR="00CC0E20">
              <w:instrText xml:space="preserve"> HYPERLINK "http://www.ncbi.nlm.nih.gov/pubmed/?term=Gkika%20DA%5BAuthor%5D&amp;cauthor=true&amp;cauthor_uid=27578596" </w:instrText>
            </w:r>
            <w:r w:rsidR="00CC0E20">
              <w:fldChar w:fldCharType="separate"/>
            </w:r>
            <w:r w:rsidRPr="009F30C0">
              <w:rPr>
                <w:b/>
                <w:sz w:val="22"/>
                <w:szCs w:val="22"/>
                <w:lang w:val="nl-NL"/>
              </w:rPr>
              <w:t>Gkika</w:t>
            </w:r>
            <w:r w:rsidRPr="009F30C0">
              <w:rPr>
                <w:sz w:val="22"/>
                <w:szCs w:val="22"/>
                <w:lang w:val="nl-NL"/>
              </w:rPr>
              <w:t xml:space="preserve"> </w:t>
            </w:r>
            <w:r w:rsidR="00CC0E20">
              <w:rPr>
                <w:sz w:val="22"/>
                <w:szCs w:val="22"/>
                <w:lang w:val="nl-NL"/>
              </w:rPr>
              <w:fldChar w:fldCharType="end"/>
            </w:r>
            <w:r w:rsidRPr="009F30C0">
              <w:rPr>
                <w:sz w:val="22"/>
                <w:szCs w:val="22"/>
                <w:lang w:val="nl-NL"/>
              </w:rPr>
              <w:t xml:space="preserve">, C. Kontogoulidou, J. W. </w:t>
            </w:r>
            <w:r w:rsidR="00CC0E20">
              <w:fldChar w:fldCharType="begin"/>
            </w:r>
            <w:r w:rsidR="00CC0E20">
              <w:instrText xml:space="preserve"> HYPERLINK "http://www.ncbi.nlm.nih.gov/pubmed/?term=Nolan%20JW%5BAuthor%5D&amp;cauthor=true&amp;cauthor_uid=27578596"</w:instrText>
            </w:r>
            <w:r w:rsidR="00CC0E20">
              <w:instrText xml:space="preserve"> </w:instrText>
            </w:r>
            <w:r w:rsidR="00CC0E20">
              <w:fldChar w:fldCharType="separate"/>
            </w:r>
            <w:r w:rsidRPr="005709E5">
              <w:rPr>
                <w:sz w:val="22"/>
                <w:szCs w:val="22"/>
              </w:rPr>
              <w:t xml:space="preserve">Nolan </w:t>
            </w:r>
            <w:r w:rsidR="00CC0E20">
              <w:rPr>
                <w:sz w:val="22"/>
                <w:szCs w:val="22"/>
              </w:rPr>
              <w:fldChar w:fldCharType="end"/>
            </w:r>
            <w:r w:rsidRPr="005709E5">
              <w:rPr>
                <w:sz w:val="22"/>
                <w:szCs w:val="22"/>
              </w:rPr>
              <w:t xml:space="preserve">, E.F. Vansant, A. C. Mitropoulos, P. </w:t>
            </w:r>
            <w:hyperlink r:id="rId12" w:history="1">
              <w:r w:rsidRPr="005709E5">
                <w:rPr>
                  <w:sz w:val="22"/>
                  <w:szCs w:val="22"/>
                </w:rPr>
                <w:t>Cool</w:t>
              </w:r>
            </w:hyperlink>
            <w:r w:rsidRPr="005709E5">
              <w:rPr>
                <w:sz w:val="22"/>
                <w:szCs w:val="22"/>
              </w:rPr>
              <w:t xml:space="preserve">, J. Braet, </w:t>
            </w:r>
            <w:r w:rsidRPr="007A46FD">
              <w:rPr>
                <w:b/>
                <w:i/>
                <w:sz w:val="22"/>
                <w:szCs w:val="22"/>
              </w:rPr>
              <w:t>Nano-patents and literature frequency as Statistical Innovation Indicator for the use of nano-porous material in three major sectors: Medicine, Energy and Environment</w:t>
            </w:r>
            <w:r w:rsidRPr="007A46FD">
              <w:rPr>
                <w:sz w:val="22"/>
                <w:szCs w:val="22"/>
              </w:rPr>
              <w:t>,</w:t>
            </w:r>
            <w:r w:rsidRPr="005709E5">
              <w:rPr>
                <w:sz w:val="22"/>
                <w:szCs w:val="22"/>
              </w:rPr>
              <w:t xml:space="preserve"> Journal of Engineering Scien</w:t>
            </w:r>
            <w:r>
              <w:rPr>
                <w:sz w:val="22"/>
                <w:szCs w:val="22"/>
              </w:rPr>
              <w:t>ce and Technology Review, 2016</w:t>
            </w:r>
          </w:p>
        </w:tc>
      </w:tr>
      <w:tr w:rsidR="005F056D" w:rsidRPr="00E70D20" w14:paraId="113E871F" w14:textId="77777777" w:rsidTr="00D40E41">
        <w:trPr>
          <w:jc w:val="center"/>
        </w:trPr>
        <w:tc>
          <w:tcPr>
            <w:tcW w:w="328" w:type="pct"/>
          </w:tcPr>
          <w:p w14:paraId="0C1326D5" w14:textId="0D9F42EB" w:rsidR="005F056D" w:rsidRPr="00AC78CD" w:rsidRDefault="00673CB8" w:rsidP="0037167B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</w:t>
            </w:r>
            <w:r w:rsidR="0037167B">
              <w:rPr>
                <w:sz w:val="22"/>
                <w:szCs w:val="22"/>
              </w:rPr>
              <w:t>2</w:t>
            </w:r>
            <w:r w:rsidR="005F056D" w:rsidRPr="00AC78CD">
              <w:rPr>
                <w:sz w:val="22"/>
                <w:szCs w:val="22"/>
              </w:rPr>
              <w:t>.</w:t>
            </w:r>
          </w:p>
        </w:tc>
        <w:tc>
          <w:tcPr>
            <w:tcW w:w="4672" w:type="pct"/>
            <w:gridSpan w:val="2"/>
          </w:tcPr>
          <w:p w14:paraId="55C56848" w14:textId="3443D381" w:rsidR="005F056D" w:rsidRPr="00AC78CD" w:rsidRDefault="005831B7" w:rsidP="00FE3E2B">
            <w:pPr>
              <w:jc w:val="both"/>
              <w:rPr>
                <w:sz w:val="22"/>
                <w:szCs w:val="22"/>
              </w:rPr>
            </w:pPr>
            <w:r w:rsidRPr="005831B7">
              <w:rPr>
                <w:sz w:val="22"/>
                <w:szCs w:val="22"/>
              </w:rPr>
              <w:t xml:space="preserve">G.A. </w:t>
            </w:r>
            <w:proofErr w:type="spellStart"/>
            <w:r w:rsidRPr="005831B7">
              <w:rPr>
                <w:sz w:val="22"/>
                <w:szCs w:val="22"/>
              </w:rPr>
              <w:t>Papakostas</w:t>
            </w:r>
            <w:proofErr w:type="spellEnd"/>
            <w:r w:rsidRPr="005831B7">
              <w:rPr>
                <w:sz w:val="22"/>
                <w:szCs w:val="22"/>
              </w:rPr>
              <w:t xml:space="preserve">, J.W. Nolan, N. Vordos, </w:t>
            </w:r>
            <w:r w:rsidRPr="0037167B">
              <w:rPr>
                <w:b/>
                <w:sz w:val="22"/>
                <w:szCs w:val="22"/>
              </w:rPr>
              <w:t xml:space="preserve">D. </w:t>
            </w:r>
            <w:r w:rsidR="0037167B">
              <w:rPr>
                <w:b/>
                <w:sz w:val="22"/>
                <w:szCs w:val="22"/>
              </w:rPr>
              <w:t xml:space="preserve">A. </w:t>
            </w:r>
            <w:r w:rsidRPr="0037167B">
              <w:rPr>
                <w:b/>
                <w:sz w:val="22"/>
                <w:szCs w:val="22"/>
              </w:rPr>
              <w:t>Gkika</w:t>
            </w:r>
            <w:r w:rsidRPr="005831B7">
              <w:rPr>
                <w:sz w:val="22"/>
                <w:szCs w:val="22"/>
              </w:rPr>
              <w:t xml:space="preserve">, M. E. </w:t>
            </w:r>
            <w:proofErr w:type="spellStart"/>
            <w:r w:rsidRPr="005831B7">
              <w:rPr>
                <w:sz w:val="22"/>
                <w:szCs w:val="22"/>
              </w:rPr>
              <w:t>Kainourgiakis</w:t>
            </w:r>
            <w:proofErr w:type="spellEnd"/>
            <w:r w:rsidRPr="005831B7">
              <w:rPr>
                <w:sz w:val="22"/>
                <w:szCs w:val="22"/>
              </w:rPr>
              <w:t xml:space="preserve"> and A. C. Mitropoulos, “</w:t>
            </w:r>
            <w:r w:rsidRPr="007A46FD">
              <w:rPr>
                <w:b/>
                <w:i/>
                <w:sz w:val="22"/>
                <w:szCs w:val="22"/>
              </w:rPr>
              <w:t>On 3D Reconstruction of Porous Media by Using Spatial Correlation Functions”</w:t>
            </w:r>
            <w:r w:rsidRPr="005831B7">
              <w:rPr>
                <w:sz w:val="22"/>
                <w:szCs w:val="22"/>
              </w:rPr>
              <w:t>, Journal of Engineering Science and Technology Review, 8, 4, 78-83, 2015</w:t>
            </w:r>
          </w:p>
        </w:tc>
      </w:tr>
      <w:tr w:rsidR="005F056D" w:rsidRPr="00E70D20" w14:paraId="11DAF8FC" w14:textId="77777777" w:rsidTr="00D40E41">
        <w:trPr>
          <w:jc w:val="center"/>
        </w:trPr>
        <w:tc>
          <w:tcPr>
            <w:tcW w:w="328" w:type="pct"/>
          </w:tcPr>
          <w:p w14:paraId="26D2787F" w14:textId="3A24A555" w:rsidR="005F056D" w:rsidRPr="00AC78CD" w:rsidRDefault="00673CB8" w:rsidP="0037167B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</w:t>
            </w:r>
            <w:r w:rsidR="0037167B">
              <w:rPr>
                <w:sz w:val="22"/>
                <w:szCs w:val="22"/>
              </w:rPr>
              <w:t>1</w:t>
            </w:r>
            <w:r w:rsidR="005F056D" w:rsidRPr="00AC78CD">
              <w:rPr>
                <w:sz w:val="22"/>
                <w:szCs w:val="22"/>
              </w:rPr>
              <w:t>.</w:t>
            </w:r>
          </w:p>
        </w:tc>
        <w:tc>
          <w:tcPr>
            <w:tcW w:w="4672" w:type="pct"/>
            <w:gridSpan w:val="2"/>
          </w:tcPr>
          <w:p w14:paraId="726EC804" w14:textId="77777777" w:rsidR="005F056D" w:rsidRDefault="005831B7" w:rsidP="00FE3E2B">
            <w:pPr>
              <w:jc w:val="both"/>
              <w:rPr>
                <w:sz w:val="22"/>
                <w:szCs w:val="22"/>
              </w:rPr>
            </w:pPr>
            <w:r w:rsidRPr="009F30C0">
              <w:rPr>
                <w:sz w:val="22"/>
                <w:szCs w:val="22"/>
                <w:lang w:val="nl-NL"/>
              </w:rPr>
              <w:t xml:space="preserve">J. W. Nolan, </w:t>
            </w:r>
            <w:r w:rsidRPr="009F30C0">
              <w:rPr>
                <w:b/>
                <w:sz w:val="22"/>
                <w:szCs w:val="22"/>
                <w:lang w:val="nl-NL"/>
              </w:rPr>
              <w:t>D. A. Gkika</w:t>
            </w:r>
            <w:r w:rsidRPr="009F30C0">
              <w:rPr>
                <w:sz w:val="22"/>
                <w:szCs w:val="22"/>
                <w:lang w:val="nl-NL"/>
              </w:rPr>
              <w:t xml:space="preserve">, N. Vordos, I. K. Kazanidis, A. Ch. </w:t>
            </w:r>
            <w:r w:rsidRPr="005831B7">
              <w:rPr>
                <w:sz w:val="22"/>
                <w:szCs w:val="22"/>
              </w:rPr>
              <w:t>Mitropoulos, “</w:t>
            </w:r>
            <w:r w:rsidRPr="007A46FD">
              <w:rPr>
                <w:b/>
                <w:i/>
                <w:sz w:val="22"/>
                <w:szCs w:val="22"/>
              </w:rPr>
              <w:t xml:space="preserve">On the Archiving and </w:t>
            </w:r>
            <w:proofErr w:type="spellStart"/>
            <w:r w:rsidRPr="007A46FD">
              <w:rPr>
                <w:b/>
                <w:i/>
                <w:sz w:val="22"/>
                <w:szCs w:val="22"/>
              </w:rPr>
              <w:t>Visualisation</w:t>
            </w:r>
            <w:proofErr w:type="spellEnd"/>
            <w:r w:rsidRPr="007A46FD">
              <w:rPr>
                <w:b/>
                <w:i/>
                <w:sz w:val="22"/>
                <w:szCs w:val="22"/>
              </w:rPr>
              <w:t xml:space="preserve"> of Scientific Data</w:t>
            </w:r>
            <w:r w:rsidRPr="005831B7">
              <w:rPr>
                <w:sz w:val="22"/>
                <w:szCs w:val="22"/>
              </w:rPr>
              <w:t>”, Journal of Engineering Science and Technology Review, 8, 4, 40-43, 2015</w:t>
            </w:r>
          </w:p>
          <w:p w14:paraId="73655782" w14:textId="61B74590" w:rsidR="002D7E06" w:rsidRPr="00AC78CD" w:rsidRDefault="002D7E06" w:rsidP="00FE3E2B">
            <w:pPr>
              <w:jc w:val="both"/>
              <w:rPr>
                <w:sz w:val="22"/>
                <w:szCs w:val="22"/>
              </w:rPr>
            </w:pPr>
          </w:p>
        </w:tc>
      </w:tr>
      <w:tr w:rsidR="00F956E7" w:rsidRPr="00E70D20" w14:paraId="5F75B16E" w14:textId="77777777" w:rsidTr="00D40E41">
        <w:trPr>
          <w:jc w:val="center"/>
        </w:trPr>
        <w:tc>
          <w:tcPr>
            <w:tcW w:w="5000" w:type="pct"/>
            <w:gridSpan w:val="3"/>
            <w:tcBorders>
              <w:top w:val="single" w:sz="12" w:space="0" w:color="auto"/>
              <w:bottom w:val="single" w:sz="12" w:space="0" w:color="auto"/>
            </w:tcBorders>
            <w:shd w:val="pct10" w:color="auto" w:fill="auto"/>
          </w:tcPr>
          <w:p w14:paraId="288A5F45" w14:textId="575C8193" w:rsidR="00F956E7" w:rsidRPr="00AC78CD" w:rsidRDefault="008A2720" w:rsidP="00392616">
            <w:pPr>
              <w:rPr>
                <w:b/>
              </w:rPr>
            </w:pPr>
            <w:r>
              <w:rPr>
                <w:b/>
              </w:rPr>
              <w:t>12</w:t>
            </w:r>
            <w:r w:rsidR="001D60F2">
              <w:rPr>
                <w:b/>
              </w:rPr>
              <w:t xml:space="preserve">. </w:t>
            </w:r>
            <w:r w:rsidR="00F956E7" w:rsidRPr="00AC78CD">
              <w:rPr>
                <w:b/>
              </w:rPr>
              <w:t>ANNOUNCEMENTS IN INTERNATIONAL CONFERENCES (PEER-REVIEW)</w:t>
            </w:r>
          </w:p>
        </w:tc>
      </w:tr>
      <w:tr w:rsidR="00EC7A59" w:rsidRPr="00E70D20" w14:paraId="5F276BD2" w14:textId="77777777" w:rsidTr="00D40E41">
        <w:trPr>
          <w:jc w:val="center"/>
        </w:trPr>
        <w:tc>
          <w:tcPr>
            <w:tcW w:w="406" w:type="pct"/>
            <w:gridSpan w:val="2"/>
          </w:tcPr>
          <w:p w14:paraId="0B37DBE4" w14:textId="3B55A0C3" w:rsidR="00EC7A59" w:rsidRDefault="00EC7A59" w:rsidP="008E400E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 xml:space="preserve"> B1.5</w:t>
            </w:r>
          </w:p>
        </w:tc>
        <w:tc>
          <w:tcPr>
            <w:tcW w:w="4594" w:type="pct"/>
          </w:tcPr>
          <w:p w14:paraId="78FB638F" w14:textId="668496A1" w:rsidR="00EC7A59" w:rsidRPr="00EC7A59" w:rsidRDefault="00EC7A59" w:rsidP="00EC7A59">
            <w:pPr>
              <w:spacing w:line="360" w:lineRule="auto"/>
              <w:rPr>
                <w:color w:val="000000" w:themeColor="text1"/>
                <w:sz w:val="22"/>
                <w:szCs w:val="22"/>
              </w:rPr>
            </w:pPr>
            <w:proofErr w:type="spellStart"/>
            <w:r w:rsidRPr="00EC7A59">
              <w:rPr>
                <w:sz w:val="22"/>
                <w:szCs w:val="22"/>
              </w:rPr>
              <w:t>L.Magafas</w:t>
            </w:r>
            <w:proofErr w:type="spellEnd"/>
            <w:r w:rsidRPr="00EC7A59">
              <w:rPr>
                <w:sz w:val="22"/>
                <w:szCs w:val="22"/>
              </w:rPr>
              <w:t xml:space="preserve"> </w:t>
            </w:r>
            <w:r w:rsidR="00EB3F56" w:rsidRPr="00EC7A59">
              <w:rPr>
                <w:sz w:val="22"/>
                <w:szCs w:val="22"/>
              </w:rPr>
              <w:t>and D.A.</w:t>
            </w:r>
            <w:r w:rsidRPr="00DE2A02">
              <w:rPr>
                <w:b/>
                <w:sz w:val="22"/>
                <w:szCs w:val="22"/>
              </w:rPr>
              <w:t xml:space="preserve"> Gkika</w:t>
            </w:r>
            <w:r w:rsidRPr="00EC7A59">
              <w:rPr>
                <w:sz w:val="22"/>
                <w:szCs w:val="22"/>
              </w:rPr>
              <w:t>, “</w:t>
            </w:r>
            <w:r w:rsidRPr="00EC7A59">
              <w:rPr>
                <w:rFonts w:eastAsia="Microsoft YaHei"/>
                <w:b/>
                <w:bCs/>
                <w:color w:val="000000"/>
                <w:sz w:val="19"/>
                <w:szCs w:val="19"/>
              </w:rPr>
              <w:t>The role of ICT in the expansion of </w:t>
            </w:r>
            <w:r w:rsidRPr="00EC7A59">
              <w:rPr>
                <w:rFonts w:eastAsia="Microsoft YaHei"/>
                <w:b/>
                <w:bCs/>
                <w:color w:val="000000"/>
                <w:sz w:val="19"/>
                <w:szCs w:val="19"/>
                <w:shd w:val="clear" w:color="auto" w:fill="FFFFFF"/>
              </w:rPr>
              <w:t xml:space="preserve">Circular Economy - </w:t>
            </w:r>
            <w:r w:rsidR="00EB3F56" w:rsidRPr="00EC7A59">
              <w:rPr>
                <w:rFonts w:eastAsia="Microsoft YaHei"/>
                <w:b/>
                <w:bCs/>
                <w:color w:val="000000"/>
                <w:sz w:val="19"/>
                <w:szCs w:val="19"/>
                <w:shd w:val="clear" w:color="auto" w:fill="FFFFFF"/>
              </w:rPr>
              <w:t>Industry</w:t>
            </w:r>
            <w:r w:rsidR="00EB3F56" w:rsidRPr="00EC7A59">
              <w:rPr>
                <w:sz w:val="22"/>
                <w:szCs w:val="22"/>
              </w:rPr>
              <w:t>” “</w:t>
            </w:r>
            <w:r w:rsidRPr="00EC7A59">
              <w:rPr>
                <w:sz w:val="22"/>
                <w:szCs w:val="22"/>
              </w:rPr>
              <w:t>E</w:t>
            </w:r>
            <w:r w:rsidRPr="00EC7A59">
              <w:rPr>
                <w:bCs/>
                <w:color w:val="000000" w:themeColor="text1"/>
                <w:sz w:val="22"/>
                <w:szCs w:val="22"/>
                <w:shd w:val="clear" w:color="auto" w:fill="FFFFFF"/>
              </w:rPr>
              <w:t>COCITY FORUM 2018” Thessaloniki 3-5 October 2018.</w:t>
            </w:r>
          </w:p>
        </w:tc>
      </w:tr>
      <w:tr w:rsidR="008E400E" w:rsidRPr="00E70D20" w14:paraId="300ED890" w14:textId="77777777" w:rsidTr="00D40E41">
        <w:trPr>
          <w:jc w:val="center"/>
        </w:trPr>
        <w:tc>
          <w:tcPr>
            <w:tcW w:w="406" w:type="pct"/>
            <w:gridSpan w:val="2"/>
          </w:tcPr>
          <w:p w14:paraId="566D2202" w14:textId="5DDA57C5" w:rsidR="008E400E" w:rsidRDefault="008E400E" w:rsidP="008E400E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 xml:space="preserve"> B1.4.</w:t>
            </w:r>
          </w:p>
        </w:tc>
        <w:tc>
          <w:tcPr>
            <w:tcW w:w="4594" w:type="pct"/>
          </w:tcPr>
          <w:p w14:paraId="33BE8C08" w14:textId="689F3E1C" w:rsidR="008E400E" w:rsidRPr="006E0571" w:rsidRDefault="008E400E" w:rsidP="00FE1165">
            <w:pPr>
              <w:tabs>
                <w:tab w:val="left" w:pos="3686"/>
              </w:tabs>
              <w:autoSpaceDE w:val="0"/>
              <w:autoSpaceDN w:val="0"/>
              <w:adjustRightInd w:val="0"/>
              <w:ind w:right="44"/>
              <w:jc w:val="both"/>
              <w:rPr>
                <w:b/>
                <w:sz w:val="22"/>
                <w:szCs w:val="22"/>
              </w:rPr>
            </w:pPr>
            <w:r w:rsidRPr="0037167B">
              <w:rPr>
                <w:b/>
                <w:sz w:val="22"/>
                <w:szCs w:val="22"/>
              </w:rPr>
              <w:t>D.A. Gkika</w:t>
            </w:r>
            <w:r w:rsidRPr="00E57D0D">
              <w:rPr>
                <w:sz w:val="22"/>
                <w:szCs w:val="22"/>
              </w:rPr>
              <w:t xml:space="preserve">, J.W. Nolan, E.F. Vansant, N. Vordos, C. </w:t>
            </w:r>
            <w:proofErr w:type="spellStart"/>
            <w:r w:rsidRPr="00E57D0D">
              <w:rPr>
                <w:sz w:val="22"/>
                <w:szCs w:val="22"/>
              </w:rPr>
              <w:t>Kontogoulidou</w:t>
            </w:r>
            <w:proofErr w:type="spellEnd"/>
            <w:r w:rsidRPr="00E57D0D">
              <w:rPr>
                <w:sz w:val="22"/>
                <w:szCs w:val="22"/>
              </w:rPr>
              <w:t>, A.Ch. Mitropoulos, P. Cool, J. Braet</w:t>
            </w:r>
            <w:r>
              <w:rPr>
                <w:sz w:val="22"/>
                <w:szCs w:val="22"/>
              </w:rPr>
              <w:t xml:space="preserve">, </w:t>
            </w:r>
            <w:r w:rsidRPr="00F145F9">
              <w:rPr>
                <w:sz w:val="22"/>
                <w:szCs w:val="22"/>
              </w:rPr>
              <w:t>6</w:t>
            </w:r>
            <w:r w:rsidRPr="00F2744A">
              <w:rPr>
                <w:sz w:val="22"/>
                <w:szCs w:val="22"/>
              </w:rPr>
              <w:t>th</w:t>
            </w:r>
            <w:r w:rsidRPr="00F145F9">
              <w:rPr>
                <w:sz w:val="22"/>
                <w:szCs w:val="22"/>
              </w:rPr>
              <w:t xml:space="preserve"> Zing Bionanomaterials Conference, Invited Speaker, Presentation title:  A framework for health-related nanomaterial grouping</w:t>
            </w:r>
            <w:r>
              <w:rPr>
                <w:sz w:val="22"/>
                <w:szCs w:val="22"/>
              </w:rPr>
              <w:t xml:space="preserve">, </w:t>
            </w:r>
            <w:r w:rsidRPr="00F145F9">
              <w:rPr>
                <w:sz w:val="22"/>
                <w:szCs w:val="22"/>
              </w:rPr>
              <w:t>8.5.2016-11.5.2016</w:t>
            </w:r>
            <w:r>
              <w:rPr>
                <w:sz w:val="22"/>
                <w:szCs w:val="22"/>
              </w:rPr>
              <w:t>, Varna, Bulgaria.</w:t>
            </w:r>
          </w:p>
        </w:tc>
      </w:tr>
      <w:tr w:rsidR="008E400E" w:rsidRPr="00E70D20" w14:paraId="44BC1DE4" w14:textId="77777777" w:rsidTr="00D40E41">
        <w:trPr>
          <w:jc w:val="center"/>
        </w:trPr>
        <w:tc>
          <w:tcPr>
            <w:tcW w:w="406" w:type="pct"/>
            <w:gridSpan w:val="2"/>
          </w:tcPr>
          <w:p w14:paraId="3EB4B62C" w14:textId="48C2F293" w:rsidR="008E400E" w:rsidRDefault="008E400E" w:rsidP="008E400E">
            <w:pPr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 xml:space="preserve"> B1.3.</w:t>
            </w:r>
          </w:p>
        </w:tc>
        <w:tc>
          <w:tcPr>
            <w:tcW w:w="4594" w:type="pct"/>
          </w:tcPr>
          <w:p w14:paraId="35BD92F9" w14:textId="77486EDC" w:rsidR="008E400E" w:rsidRPr="00E27FEB" w:rsidRDefault="008E400E" w:rsidP="00FE1165">
            <w:pPr>
              <w:tabs>
                <w:tab w:val="left" w:pos="3686"/>
              </w:tabs>
              <w:autoSpaceDE w:val="0"/>
              <w:autoSpaceDN w:val="0"/>
              <w:adjustRightInd w:val="0"/>
              <w:ind w:right="44"/>
              <w:jc w:val="both"/>
              <w:rPr>
                <w:sz w:val="22"/>
                <w:szCs w:val="22"/>
              </w:rPr>
            </w:pPr>
            <w:r w:rsidRPr="009F30C0">
              <w:rPr>
                <w:b/>
                <w:sz w:val="22"/>
                <w:szCs w:val="22"/>
                <w:lang w:val="nl-NL"/>
              </w:rPr>
              <w:t>D. A. Gkika</w:t>
            </w:r>
            <w:r w:rsidRPr="009F30C0">
              <w:rPr>
                <w:sz w:val="22"/>
                <w:szCs w:val="22"/>
                <w:lang w:val="nl-NL"/>
              </w:rPr>
              <w:t xml:space="preserve">, J. W. Nolan, N. Vordos, A. Ch. </w:t>
            </w:r>
            <w:r w:rsidRPr="006E0571">
              <w:rPr>
                <w:sz w:val="22"/>
                <w:szCs w:val="22"/>
              </w:rPr>
              <w:t xml:space="preserve">Mitropoulos, E. F. Vansant, P. Cool, and J. </w:t>
            </w:r>
            <w:r w:rsidR="00EB3F56" w:rsidRPr="006E0571">
              <w:rPr>
                <w:sz w:val="22"/>
                <w:szCs w:val="22"/>
              </w:rPr>
              <w:t xml:space="preserve">Braet, </w:t>
            </w:r>
            <w:proofErr w:type="spellStart"/>
            <w:r w:rsidR="00EB3F56" w:rsidRPr="006E0571">
              <w:rPr>
                <w:sz w:val="22"/>
                <w:szCs w:val="22"/>
              </w:rPr>
              <w:t>VvE</w:t>
            </w:r>
            <w:proofErr w:type="spellEnd"/>
            <w:r w:rsidRPr="00F145F9">
              <w:rPr>
                <w:sz w:val="22"/>
                <w:szCs w:val="22"/>
              </w:rPr>
              <w:t xml:space="preserve"> Day, on Friday,</w:t>
            </w:r>
            <w:r w:rsidRPr="006E0571">
              <w:rPr>
                <w:sz w:val="22"/>
                <w:szCs w:val="22"/>
              </w:rPr>
              <w:t xml:space="preserve"> </w:t>
            </w:r>
            <w:r w:rsidRPr="00F145F9">
              <w:rPr>
                <w:sz w:val="22"/>
                <w:szCs w:val="22"/>
              </w:rPr>
              <w:t>the Colloquium 7: Technology in the daily environment: Big Data. Presentation title:  Big Data Facing Health Challenges Using a Responsible Research and Innovation Approach</w:t>
            </w:r>
            <w:r>
              <w:rPr>
                <w:sz w:val="22"/>
                <w:szCs w:val="22"/>
              </w:rPr>
              <w:t xml:space="preserve">, </w:t>
            </w:r>
            <w:r w:rsidRPr="00F145F9">
              <w:rPr>
                <w:sz w:val="22"/>
                <w:szCs w:val="22"/>
              </w:rPr>
              <w:t>11 March 2016</w:t>
            </w:r>
            <w:r>
              <w:rPr>
                <w:sz w:val="22"/>
                <w:szCs w:val="22"/>
              </w:rPr>
              <w:t>, Antwerp.</w:t>
            </w:r>
          </w:p>
        </w:tc>
      </w:tr>
      <w:tr w:rsidR="005F056D" w:rsidRPr="00E70D20" w14:paraId="542C64D1" w14:textId="77777777" w:rsidTr="00EE7D04">
        <w:trPr>
          <w:jc w:val="center"/>
        </w:trPr>
        <w:tc>
          <w:tcPr>
            <w:tcW w:w="406" w:type="pct"/>
            <w:gridSpan w:val="2"/>
          </w:tcPr>
          <w:p w14:paraId="7D3B38E5" w14:textId="59A55D19" w:rsidR="005F056D" w:rsidRPr="00AC78CD" w:rsidRDefault="00090D8F" w:rsidP="00FE3E2B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BI.2</w:t>
            </w:r>
            <w:r w:rsidR="005F056D" w:rsidRPr="00AC78CD">
              <w:rPr>
                <w:sz w:val="22"/>
                <w:szCs w:val="22"/>
                <w:lang w:val="en-GB"/>
              </w:rPr>
              <w:t>.</w:t>
            </w:r>
          </w:p>
        </w:tc>
        <w:tc>
          <w:tcPr>
            <w:tcW w:w="4594" w:type="pct"/>
          </w:tcPr>
          <w:p w14:paraId="6402A2CC" w14:textId="6EB442F9" w:rsidR="005F056D" w:rsidRPr="00E27FEB" w:rsidRDefault="00E27FEB" w:rsidP="00FE1165">
            <w:pPr>
              <w:tabs>
                <w:tab w:val="left" w:pos="3686"/>
              </w:tabs>
              <w:autoSpaceDE w:val="0"/>
              <w:autoSpaceDN w:val="0"/>
              <w:adjustRightInd w:val="0"/>
              <w:ind w:right="44"/>
              <w:jc w:val="both"/>
              <w:rPr>
                <w:sz w:val="22"/>
                <w:szCs w:val="22"/>
              </w:rPr>
            </w:pPr>
            <w:r w:rsidRPr="00E27FEB">
              <w:rPr>
                <w:sz w:val="22"/>
                <w:szCs w:val="22"/>
              </w:rPr>
              <w:t xml:space="preserve">D.V. </w:t>
            </w:r>
            <w:proofErr w:type="spellStart"/>
            <w:r w:rsidRPr="00E27FEB">
              <w:rPr>
                <w:sz w:val="22"/>
                <w:szCs w:val="22"/>
              </w:rPr>
              <w:t>Bandekas</w:t>
            </w:r>
            <w:proofErr w:type="spellEnd"/>
            <w:r w:rsidRPr="00E27FEB">
              <w:rPr>
                <w:sz w:val="22"/>
                <w:szCs w:val="22"/>
              </w:rPr>
              <w:t xml:space="preserve">, A. Ch. Mitropoulos, N. Vordos, J. W. Nolan, </w:t>
            </w:r>
            <w:r w:rsidRPr="00090D8F">
              <w:rPr>
                <w:b/>
                <w:sz w:val="22"/>
                <w:szCs w:val="22"/>
              </w:rPr>
              <w:t>D.A. Gkika</w:t>
            </w:r>
            <w:r w:rsidRPr="00E27FEB">
              <w:rPr>
                <w:sz w:val="22"/>
                <w:szCs w:val="22"/>
              </w:rPr>
              <w:t xml:space="preserve">, E. </w:t>
            </w:r>
            <w:proofErr w:type="spellStart"/>
            <w:r w:rsidRPr="00E27FEB">
              <w:rPr>
                <w:sz w:val="22"/>
                <w:szCs w:val="22"/>
              </w:rPr>
              <w:t>Moschou</w:t>
            </w:r>
            <w:proofErr w:type="spellEnd"/>
            <w:r w:rsidRPr="00E27FEB">
              <w:rPr>
                <w:sz w:val="22"/>
                <w:szCs w:val="22"/>
              </w:rPr>
              <w:t xml:space="preserve"> and V. </w:t>
            </w:r>
            <w:proofErr w:type="spellStart"/>
            <w:r w:rsidRPr="00E27FEB">
              <w:rPr>
                <w:sz w:val="22"/>
                <w:szCs w:val="22"/>
              </w:rPr>
              <w:t>Vogiatzi</w:t>
            </w:r>
            <w:proofErr w:type="spellEnd"/>
            <w:r w:rsidRPr="00E27FEB">
              <w:rPr>
                <w:sz w:val="22"/>
                <w:szCs w:val="22"/>
              </w:rPr>
              <w:t>, “Quality A</w:t>
            </w:r>
            <w:r w:rsidR="00EB3F56">
              <w:rPr>
                <w:sz w:val="22"/>
                <w:szCs w:val="22"/>
              </w:rPr>
              <w:t>ss</w:t>
            </w:r>
            <w:r w:rsidRPr="00E27FEB">
              <w:rPr>
                <w:sz w:val="22"/>
                <w:szCs w:val="22"/>
              </w:rPr>
              <w:t xml:space="preserve">urance Unit of Kavala Institute of Technology”, Proceedings of the 4th WSEAS International Conference on </w:t>
            </w:r>
            <w:r w:rsidR="00EB3F56" w:rsidRPr="00E27FEB">
              <w:rPr>
                <w:sz w:val="22"/>
                <w:szCs w:val="22"/>
              </w:rPr>
              <w:t>Theoretical</w:t>
            </w:r>
            <w:r w:rsidRPr="00E27FEB">
              <w:rPr>
                <w:sz w:val="22"/>
                <w:szCs w:val="22"/>
              </w:rPr>
              <w:t xml:space="preserve"> and Applied Mechanics (TAM ‘13), pp 31-35, Cambridge, 2013.</w:t>
            </w:r>
          </w:p>
        </w:tc>
      </w:tr>
      <w:tr w:rsidR="005F056D" w:rsidRPr="00E70D20" w14:paraId="6DA26C7B" w14:textId="77777777" w:rsidTr="00EE7D04">
        <w:trPr>
          <w:jc w:val="center"/>
        </w:trPr>
        <w:tc>
          <w:tcPr>
            <w:tcW w:w="406" w:type="pct"/>
            <w:gridSpan w:val="2"/>
          </w:tcPr>
          <w:p w14:paraId="5358CB1C" w14:textId="66B7FEA9" w:rsidR="005F056D" w:rsidRPr="00AC78CD" w:rsidRDefault="005F056D" w:rsidP="00FE3E2B">
            <w:pPr>
              <w:jc w:val="center"/>
              <w:rPr>
                <w:sz w:val="22"/>
                <w:szCs w:val="22"/>
                <w:lang w:val="en-GB"/>
              </w:rPr>
            </w:pPr>
            <w:r w:rsidRPr="00AC78CD">
              <w:rPr>
                <w:sz w:val="22"/>
                <w:szCs w:val="22"/>
                <w:lang w:val="en-GB"/>
              </w:rPr>
              <w:lastRenderedPageBreak/>
              <w:t>B</w:t>
            </w:r>
            <w:r w:rsidRPr="00AC78CD">
              <w:rPr>
                <w:sz w:val="22"/>
                <w:szCs w:val="22"/>
                <w:lang w:val="el-GR"/>
              </w:rPr>
              <w:t>Ι.</w:t>
            </w:r>
            <w:r w:rsidRPr="00AC78CD">
              <w:rPr>
                <w:sz w:val="22"/>
                <w:szCs w:val="22"/>
              </w:rPr>
              <w:t>1</w:t>
            </w:r>
            <w:r w:rsidRPr="00AC78CD">
              <w:rPr>
                <w:sz w:val="22"/>
                <w:szCs w:val="22"/>
                <w:lang w:val="en-GB"/>
              </w:rPr>
              <w:t>.</w:t>
            </w:r>
          </w:p>
        </w:tc>
        <w:tc>
          <w:tcPr>
            <w:tcW w:w="4594" w:type="pct"/>
          </w:tcPr>
          <w:p w14:paraId="1074D880" w14:textId="3773824B" w:rsidR="00ED2E00" w:rsidRPr="00E27FEB" w:rsidRDefault="00E27FEB" w:rsidP="00FE1165">
            <w:pPr>
              <w:tabs>
                <w:tab w:val="left" w:pos="3686"/>
              </w:tabs>
              <w:autoSpaceDE w:val="0"/>
              <w:autoSpaceDN w:val="0"/>
              <w:adjustRightInd w:val="0"/>
              <w:ind w:right="44"/>
              <w:jc w:val="both"/>
              <w:rPr>
                <w:sz w:val="22"/>
                <w:szCs w:val="22"/>
              </w:rPr>
            </w:pPr>
            <w:r w:rsidRPr="00E27FEB">
              <w:rPr>
                <w:sz w:val="22"/>
                <w:szCs w:val="22"/>
              </w:rPr>
              <w:t xml:space="preserve">D.V. </w:t>
            </w:r>
            <w:proofErr w:type="spellStart"/>
            <w:r w:rsidRPr="00E27FEB">
              <w:rPr>
                <w:sz w:val="22"/>
                <w:szCs w:val="22"/>
              </w:rPr>
              <w:t>Bandekas</w:t>
            </w:r>
            <w:proofErr w:type="spellEnd"/>
            <w:r w:rsidRPr="00E27FEB">
              <w:rPr>
                <w:sz w:val="22"/>
                <w:szCs w:val="22"/>
              </w:rPr>
              <w:t xml:space="preserve">, A. Ch. Mitropoulos, N. Vordos, </w:t>
            </w:r>
            <w:r w:rsidRPr="00090D8F">
              <w:rPr>
                <w:b/>
                <w:sz w:val="22"/>
                <w:szCs w:val="22"/>
              </w:rPr>
              <w:t>D.A. Gkika</w:t>
            </w:r>
            <w:r w:rsidRPr="00E27FEB">
              <w:rPr>
                <w:sz w:val="22"/>
                <w:szCs w:val="22"/>
              </w:rPr>
              <w:t xml:space="preserve">, V. </w:t>
            </w:r>
            <w:proofErr w:type="spellStart"/>
            <w:r w:rsidRPr="00E27FEB">
              <w:rPr>
                <w:sz w:val="22"/>
                <w:szCs w:val="22"/>
              </w:rPr>
              <w:t>Vogiatzi</w:t>
            </w:r>
            <w:proofErr w:type="spellEnd"/>
            <w:r w:rsidRPr="00E27FEB">
              <w:rPr>
                <w:sz w:val="22"/>
                <w:szCs w:val="22"/>
              </w:rPr>
              <w:t xml:space="preserve">, J. W. Nolan and K. </w:t>
            </w:r>
            <w:proofErr w:type="spellStart"/>
            <w:r w:rsidRPr="00E27FEB">
              <w:rPr>
                <w:sz w:val="22"/>
                <w:szCs w:val="22"/>
              </w:rPr>
              <w:t>Stergidis</w:t>
            </w:r>
            <w:proofErr w:type="spellEnd"/>
            <w:r w:rsidRPr="00E27FEB">
              <w:rPr>
                <w:sz w:val="22"/>
                <w:szCs w:val="22"/>
              </w:rPr>
              <w:t>, “Employment and Career Structure of the Kavala Institute of Technology (DASTA)”, Proceedings of the 8th WSEAS International Conference on Educational Technologies (EDUTE '12), pp 88-92, Porto, 2012.</w:t>
            </w:r>
          </w:p>
        </w:tc>
      </w:tr>
    </w:tbl>
    <w:p w14:paraId="5DD2DECE" w14:textId="77777777" w:rsidR="00F956E7" w:rsidRPr="00E70D20" w:rsidRDefault="00F956E7" w:rsidP="00FA4C3A">
      <w:pPr>
        <w:tabs>
          <w:tab w:val="left" w:pos="2745"/>
        </w:tabs>
        <w:rPr>
          <w:lang w:val="en-GB"/>
        </w:rPr>
      </w:pPr>
    </w:p>
    <w:tbl>
      <w:tblPr>
        <w:tblStyle w:val="TableGrid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913"/>
        <w:gridCol w:w="9275"/>
      </w:tblGrid>
      <w:tr w:rsidR="00F956E7" w:rsidRPr="00E70D20" w14:paraId="74D141DB" w14:textId="77777777" w:rsidTr="00FC5D93">
        <w:trPr>
          <w:jc w:val="center"/>
        </w:trPr>
        <w:tc>
          <w:tcPr>
            <w:tcW w:w="5000" w:type="pct"/>
            <w:gridSpan w:val="2"/>
            <w:tcBorders>
              <w:top w:val="single" w:sz="12" w:space="0" w:color="auto"/>
              <w:bottom w:val="single" w:sz="12" w:space="0" w:color="auto"/>
            </w:tcBorders>
            <w:shd w:val="pct10" w:color="auto" w:fill="auto"/>
          </w:tcPr>
          <w:p w14:paraId="7DBA72C1" w14:textId="471FD585" w:rsidR="00F956E7" w:rsidRPr="00AC78CD" w:rsidRDefault="00347465" w:rsidP="008A2720">
            <w:pPr>
              <w:rPr>
                <w:b/>
              </w:rPr>
            </w:pPr>
            <w:r>
              <w:rPr>
                <w:b/>
              </w:rPr>
              <w:t>1</w:t>
            </w:r>
            <w:r w:rsidR="008A2720">
              <w:rPr>
                <w:b/>
              </w:rPr>
              <w:t>3</w:t>
            </w:r>
            <w:r w:rsidR="001D60F2">
              <w:rPr>
                <w:b/>
              </w:rPr>
              <w:t xml:space="preserve">. </w:t>
            </w:r>
            <w:r w:rsidR="00F956E7" w:rsidRPr="00AC78CD">
              <w:rPr>
                <w:b/>
              </w:rPr>
              <w:t>ANNOUNCEMENTS IN NATIONAL CONFERENCES (PEER-REVIEW)</w:t>
            </w:r>
          </w:p>
        </w:tc>
      </w:tr>
      <w:tr w:rsidR="005F056D" w:rsidRPr="00E70D20" w14:paraId="41576CD3" w14:textId="77777777" w:rsidTr="007C0AE2">
        <w:trPr>
          <w:trHeight w:val="810"/>
          <w:jc w:val="center"/>
        </w:trPr>
        <w:tc>
          <w:tcPr>
            <w:tcW w:w="448" w:type="pct"/>
          </w:tcPr>
          <w:p w14:paraId="26EFBC8A" w14:textId="4C44C207" w:rsidR="005F056D" w:rsidRPr="00AC78CD" w:rsidRDefault="0076215A" w:rsidP="00290C22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BN.</w:t>
            </w:r>
            <w:r w:rsidR="00290C22">
              <w:rPr>
                <w:sz w:val="22"/>
                <w:szCs w:val="22"/>
                <w:lang w:val="en-GB"/>
              </w:rPr>
              <w:t>2</w:t>
            </w:r>
            <w:r w:rsidR="005F056D" w:rsidRPr="00AC78CD">
              <w:rPr>
                <w:sz w:val="22"/>
                <w:szCs w:val="22"/>
                <w:lang w:val="en-GB"/>
              </w:rPr>
              <w:t>.</w:t>
            </w:r>
          </w:p>
        </w:tc>
        <w:tc>
          <w:tcPr>
            <w:tcW w:w="4552" w:type="pct"/>
          </w:tcPr>
          <w:p w14:paraId="5620BF4A" w14:textId="567F09EF" w:rsidR="005F056D" w:rsidRPr="00FE1165" w:rsidRDefault="0076215A" w:rsidP="00FE1165">
            <w:pPr>
              <w:tabs>
                <w:tab w:val="left" w:pos="3686"/>
              </w:tabs>
              <w:autoSpaceDE w:val="0"/>
              <w:autoSpaceDN w:val="0"/>
              <w:adjustRightInd w:val="0"/>
              <w:jc w:val="both"/>
              <w:rPr>
                <w:sz w:val="22"/>
                <w:szCs w:val="22"/>
              </w:rPr>
            </w:pPr>
            <w:r w:rsidRPr="009F30C0">
              <w:rPr>
                <w:sz w:val="22"/>
                <w:szCs w:val="22"/>
                <w:lang w:val="nl-NL"/>
              </w:rPr>
              <w:t xml:space="preserve">J. W. Nolan, </w:t>
            </w:r>
            <w:r w:rsidRPr="009F30C0">
              <w:rPr>
                <w:b/>
                <w:sz w:val="22"/>
                <w:szCs w:val="22"/>
                <w:lang w:val="nl-NL"/>
              </w:rPr>
              <w:t xml:space="preserve">D. </w:t>
            </w:r>
            <w:r w:rsidR="00290C22" w:rsidRPr="009F30C0">
              <w:rPr>
                <w:b/>
                <w:sz w:val="22"/>
                <w:szCs w:val="22"/>
                <w:lang w:val="nl-NL"/>
              </w:rPr>
              <w:t xml:space="preserve">A. </w:t>
            </w:r>
            <w:r w:rsidRPr="009F30C0">
              <w:rPr>
                <w:b/>
                <w:sz w:val="22"/>
                <w:szCs w:val="22"/>
                <w:lang w:val="nl-NL"/>
              </w:rPr>
              <w:t>Gkika</w:t>
            </w:r>
            <w:r w:rsidRPr="009F30C0">
              <w:rPr>
                <w:sz w:val="22"/>
                <w:szCs w:val="22"/>
                <w:lang w:val="nl-NL"/>
              </w:rPr>
              <w:t xml:space="preserve">, N. Vordos, E.P. Favvas, A. Ch. </w:t>
            </w:r>
            <w:r w:rsidRPr="00FE1165">
              <w:rPr>
                <w:sz w:val="22"/>
                <w:szCs w:val="22"/>
              </w:rPr>
              <w:t xml:space="preserve">Mitropoulos, “The Nanocapillary Software </w:t>
            </w:r>
            <w:proofErr w:type="gramStart"/>
            <w:r w:rsidRPr="00FE1165">
              <w:rPr>
                <w:sz w:val="22"/>
                <w:szCs w:val="22"/>
              </w:rPr>
              <w:t>For</w:t>
            </w:r>
            <w:proofErr w:type="gramEnd"/>
            <w:r w:rsidRPr="00FE1165">
              <w:rPr>
                <w:sz w:val="22"/>
                <w:szCs w:val="22"/>
              </w:rPr>
              <w:t xml:space="preserve"> Analysis, Simulation And Cataloging Of Small Angle X-Ray Scattering Data”, 6th PanHellenic Symposium on Porous Media, Kavala, 2013</w:t>
            </w:r>
          </w:p>
        </w:tc>
      </w:tr>
      <w:tr w:rsidR="005F056D" w:rsidRPr="00E70D20" w14:paraId="3FD04453" w14:textId="77777777" w:rsidTr="00FC5D93">
        <w:trPr>
          <w:jc w:val="center"/>
        </w:trPr>
        <w:tc>
          <w:tcPr>
            <w:tcW w:w="448" w:type="pct"/>
          </w:tcPr>
          <w:p w14:paraId="63457BC3" w14:textId="02636E32" w:rsidR="005F056D" w:rsidRPr="00AC78CD" w:rsidRDefault="0076215A" w:rsidP="00290C22">
            <w:pPr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BN.</w:t>
            </w:r>
            <w:r w:rsidR="00290C22">
              <w:rPr>
                <w:sz w:val="22"/>
                <w:szCs w:val="22"/>
                <w:lang w:val="en-GB"/>
              </w:rPr>
              <w:t>1</w:t>
            </w:r>
            <w:r w:rsidR="005F056D" w:rsidRPr="00AC78CD">
              <w:rPr>
                <w:sz w:val="22"/>
                <w:szCs w:val="22"/>
                <w:lang w:val="en-GB"/>
              </w:rPr>
              <w:t>.</w:t>
            </w:r>
          </w:p>
        </w:tc>
        <w:tc>
          <w:tcPr>
            <w:tcW w:w="4552" w:type="pct"/>
          </w:tcPr>
          <w:p w14:paraId="7BA9E557" w14:textId="585B14F7" w:rsidR="005F056D" w:rsidRPr="00FE1165" w:rsidRDefault="0076215A" w:rsidP="00FE1165">
            <w:pPr>
              <w:tabs>
                <w:tab w:val="left" w:pos="3686"/>
              </w:tabs>
              <w:autoSpaceDE w:val="0"/>
              <w:autoSpaceDN w:val="0"/>
              <w:adjustRightInd w:val="0"/>
              <w:jc w:val="both"/>
              <w:rPr>
                <w:sz w:val="22"/>
                <w:szCs w:val="22"/>
              </w:rPr>
            </w:pPr>
            <w:r w:rsidRPr="00290C22">
              <w:rPr>
                <w:b/>
                <w:sz w:val="22"/>
                <w:szCs w:val="22"/>
              </w:rPr>
              <w:t>D.A. Gkika</w:t>
            </w:r>
            <w:r w:rsidRPr="00FE1165">
              <w:rPr>
                <w:sz w:val="22"/>
                <w:szCs w:val="22"/>
              </w:rPr>
              <w:t xml:space="preserve">, P. Cool, E.F. Vansant, J. W. Nolan, N. Vordos, E.P. </w:t>
            </w:r>
            <w:proofErr w:type="spellStart"/>
            <w:r w:rsidRPr="00FE1165">
              <w:rPr>
                <w:sz w:val="22"/>
                <w:szCs w:val="22"/>
              </w:rPr>
              <w:t>Favvas</w:t>
            </w:r>
            <w:proofErr w:type="spellEnd"/>
            <w:r w:rsidRPr="00FE1165">
              <w:rPr>
                <w:sz w:val="22"/>
                <w:szCs w:val="22"/>
              </w:rPr>
              <w:t xml:space="preserve"> and A.Ch. Mitropoulos, “How much do nanomaterials cost?”, 6th PanHellenic Symposium on Porous Media, Kavala, 2013.  </w:t>
            </w:r>
          </w:p>
        </w:tc>
      </w:tr>
    </w:tbl>
    <w:p w14:paraId="0319112C" w14:textId="2BC76E76" w:rsidR="00F956E7" w:rsidRDefault="00F956E7" w:rsidP="00F956E7"/>
    <w:p w14:paraId="1CE56C6D" w14:textId="287D56FC" w:rsidR="00FF6F44" w:rsidRDefault="00FF6F44" w:rsidP="00F956E7"/>
    <w:tbl>
      <w:tblPr>
        <w:tblStyle w:val="TableGrid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650"/>
        <w:gridCol w:w="9538"/>
      </w:tblGrid>
      <w:tr w:rsidR="00FF6F44" w:rsidRPr="00E70D20" w14:paraId="2BF07315" w14:textId="77777777" w:rsidTr="00356CA7">
        <w:trPr>
          <w:jc w:val="center"/>
        </w:trPr>
        <w:tc>
          <w:tcPr>
            <w:tcW w:w="5000" w:type="pct"/>
            <w:gridSpan w:val="2"/>
            <w:tcBorders>
              <w:top w:val="single" w:sz="12" w:space="0" w:color="auto"/>
              <w:bottom w:val="single" w:sz="12" w:space="0" w:color="auto"/>
            </w:tcBorders>
            <w:shd w:val="pct10" w:color="auto" w:fill="auto"/>
          </w:tcPr>
          <w:p w14:paraId="4CCB3D03" w14:textId="28219FD7" w:rsidR="00FF6F44" w:rsidRPr="00AC78CD" w:rsidRDefault="00FF6F44" w:rsidP="00356CA7">
            <w:pPr>
              <w:rPr>
                <w:b/>
              </w:rPr>
            </w:pPr>
            <w:r>
              <w:rPr>
                <w:b/>
              </w:rPr>
              <w:t>14. Book Chapter</w:t>
            </w:r>
          </w:p>
        </w:tc>
      </w:tr>
      <w:tr w:rsidR="00FF6F44" w:rsidRPr="00E70D20" w14:paraId="6BD7918B" w14:textId="77777777" w:rsidTr="00FF6F44">
        <w:trPr>
          <w:trHeight w:val="674"/>
          <w:jc w:val="center"/>
        </w:trPr>
        <w:tc>
          <w:tcPr>
            <w:tcW w:w="319" w:type="pct"/>
            <w:tcBorders>
              <w:top w:val="single" w:sz="12" w:space="0" w:color="auto"/>
            </w:tcBorders>
          </w:tcPr>
          <w:p w14:paraId="427BC20C" w14:textId="59E427BD" w:rsidR="00FF6F44" w:rsidRPr="00AC78CD" w:rsidRDefault="00FF6F44" w:rsidP="00356CA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01</w:t>
            </w:r>
            <w:r w:rsidRPr="00AC78CD">
              <w:rPr>
                <w:sz w:val="22"/>
                <w:szCs w:val="22"/>
              </w:rPr>
              <w:t>.</w:t>
            </w:r>
          </w:p>
        </w:tc>
        <w:tc>
          <w:tcPr>
            <w:tcW w:w="4681" w:type="pct"/>
            <w:tcBorders>
              <w:top w:val="single" w:sz="12" w:space="0" w:color="auto"/>
            </w:tcBorders>
          </w:tcPr>
          <w:p w14:paraId="5628C0BA" w14:textId="77777777" w:rsidR="00C55505" w:rsidRPr="00C55505" w:rsidRDefault="00C55505" w:rsidP="00C55505">
            <w:r w:rsidRPr="00C55505">
              <w:rPr>
                <w:color w:val="222222"/>
                <w:shd w:val="clear" w:color="auto" w:fill="FFFFFF"/>
              </w:rPr>
              <w:t xml:space="preserve">D.A. Gkika*, N.C. Vordos, E.V. </w:t>
            </w:r>
            <w:proofErr w:type="spellStart"/>
            <w:r w:rsidRPr="00C55505">
              <w:rPr>
                <w:color w:val="222222"/>
                <w:shd w:val="clear" w:color="auto" w:fill="FFFFFF"/>
              </w:rPr>
              <w:t>Liakos</w:t>
            </w:r>
            <w:proofErr w:type="spellEnd"/>
            <w:r w:rsidRPr="00C55505">
              <w:rPr>
                <w:color w:val="222222"/>
                <w:shd w:val="clear" w:color="auto" w:fill="FFFFFF"/>
              </w:rPr>
              <w:t xml:space="preserve">, L. </w:t>
            </w:r>
            <w:proofErr w:type="spellStart"/>
            <w:r w:rsidRPr="00C55505">
              <w:rPr>
                <w:color w:val="222222"/>
                <w:shd w:val="clear" w:color="auto" w:fill="FFFFFF"/>
              </w:rPr>
              <w:t>Magafas</w:t>
            </w:r>
            <w:proofErr w:type="spellEnd"/>
            <w:r w:rsidRPr="00C55505">
              <w:rPr>
                <w:color w:val="222222"/>
                <w:shd w:val="clear" w:color="auto" w:fill="FFFFFF"/>
              </w:rPr>
              <w:t xml:space="preserve">, D.V. </w:t>
            </w:r>
            <w:proofErr w:type="spellStart"/>
            <w:r w:rsidRPr="00C55505">
              <w:rPr>
                <w:color w:val="222222"/>
                <w:shd w:val="clear" w:color="auto" w:fill="FFFFFF"/>
              </w:rPr>
              <w:t>Bandekas</w:t>
            </w:r>
            <w:proofErr w:type="spellEnd"/>
            <w:r w:rsidRPr="00C55505">
              <w:rPr>
                <w:color w:val="222222"/>
                <w:shd w:val="clear" w:color="auto" w:fill="FFFFFF"/>
              </w:rPr>
              <w:t xml:space="preserve">, A.C. Mitropoulos, G.Z. </w:t>
            </w:r>
            <w:proofErr w:type="spellStart"/>
            <w:r w:rsidRPr="00C55505">
              <w:rPr>
                <w:color w:val="222222"/>
                <w:shd w:val="clear" w:color="auto" w:fill="FFFFFF"/>
              </w:rPr>
              <w:t>Kyzas</w:t>
            </w:r>
            <w:proofErr w:type="spellEnd"/>
            <w:r w:rsidRPr="00C55505">
              <w:rPr>
                <w:color w:val="222222"/>
                <w:shd w:val="clear" w:color="auto" w:fill="FFFFFF"/>
              </w:rPr>
              <w:t xml:space="preserve">, “The impact of raw materials cost on the adsorption process”, In: G.Z. </w:t>
            </w:r>
            <w:proofErr w:type="spellStart"/>
            <w:r w:rsidRPr="00C55505">
              <w:rPr>
                <w:color w:val="222222"/>
                <w:shd w:val="clear" w:color="auto" w:fill="FFFFFF"/>
              </w:rPr>
              <w:t>Kyzas</w:t>
            </w:r>
            <w:proofErr w:type="spellEnd"/>
            <w:r w:rsidRPr="00C55505">
              <w:rPr>
                <w:color w:val="222222"/>
                <w:shd w:val="clear" w:color="auto" w:fill="FFFFFF"/>
              </w:rPr>
              <w:t>, A.C. Mitropoulos (Eds.), “Advanced low-cost separation techniques in interface science”, Chapter 1, pp. 1-14, Elsevier, ISBN 978-012-81-4178-6, London, UK, 2019  </w:t>
            </w:r>
          </w:p>
          <w:p w14:paraId="20D022E6" w14:textId="33231FD4" w:rsidR="00FF6F44" w:rsidRPr="00C55505" w:rsidRDefault="00FF6F44" w:rsidP="00FF6F44">
            <w:pPr>
              <w:jc w:val="both"/>
              <w:rPr>
                <w:sz w:val="22"/>
                <w:szCs w:val="22"/>
              </w:rPr>
            </w:pPr>
          </w:p>
        </w:tc>
      </w:tr>
    </w:tbl>
    <w:p w14:paraId="657E4D6E" w14:textId="396D697A" w:rsidR="00FF6F44" w:rsidRDefault="00FF6F44" w:rsidP="00F956E7"/>
    <w:p w14:paraId="3574321B" w14:textId="77777777" w:rsidR="00FF6F44" w:rsidRPr="00E70D20" w:rsidRDefault="00FF6F44" w:rsidP="00F956E7"/>
    <w:tbl>
      <w:tblPr>
        <w:tblStyle w:val="TableGrid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650"/>
        <w:gridCol w:w="9538"/>
      </w:tblGrid>
      <w:tr w:rsidR="00F956E7" w:rsidRPr="00E70D20" w14:paraId="6AD7B70F" w14:textId="77777777" w:rsidTr="00FC5D93">
        <w:trPr>
          <w:jc w:val="center"/>
        </w:trPr>
        <w:tc>
          <w:tcPr>
            <w:tcW w:w="5000" w:type="pct"/>
            <w:gridSpan w:val="2"/>
            <w:tcBorders>
              <w:top w:val="single" w:sz="12" w:space="0" w:color="auto"/>
              <w:bottom w:val="single" w:sz="12" w:space="0" w:color="auto"/>
            </w:tcBorders>
            <w:shd w:val="pct10" w:color="auto" w:fill="auto"/>
          </w:tcPr>
          <w:p w14:paraId="73B466C6" w14:textId="2D638250" w:rsidR="00F956E7" w:rsidRPr="00AC78CD" w:rsidRDefault="001D60F2" w:rsidP="008A2720">
            <w:pPr>
              <w:rPr>
                <w:b/>
              </w:rPr>
            </w:pPr>
            <w:r>
              <w:rPr>
                <w:b/>
              </w:rPr>
              <w:t>1</w:t>
            </w:r>
            <w:r w:rsidR="00FF6F44">
              <w:rPr>
                <w:b/>
              </w:rPr>
              <w:t>5</w:t>
            </w:r>
            <w:r>
              <w:rPr>
                <w:b/>
              </w:rPr>
              <w:t xml:space="preserve">. </w:t>
            </w:r>
            <w:r w:rsidR="00F956E7" w:rsidRPr="00AC78CD">
              <w:rPr>
                <w:b/>
              </w:rPr>
              <w:t>MONOGRAPHS</w:t>
            </w:r>
          </w:p>
        </w:tc>
      </w:tr>
      <w:tr w:rsidR="00F956E7" w:rsidRPr="00E70D20" w14:paraId="1D55DC39" w14:textId="77777777" w:rsidTr="00C01638">
        <w:trPr>
          <w:trHeight w:val="558"/>
          <w:jc w:val="center"/>
        </w:trPr>
        <w:tc>
          <w:tcPr>
            <w:tcW w:w="319" w:type="pct"/>
            <w:tcBorders>
              <w:top w:val="single" w:sz="12" w:space="0" w:color="auto"/>
            </w:tcBorders>
          </w:tcPr>
          <w:p w14:paraId="7096B867" w14:textId="54D47262" w:rsidR="00F956E7" w:rsidRPr="00AC78CD" w:rsidRDefault="00FE1165" w:rsidP="0099122D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D02</w:t>
            </w:r>
            <w:r w:rsidR="00F956E7" w:rsidRPr="00AC78CD">
              <w:rPr>
                <w:sz w:val="22"/>
                <w:szCs w:val="22"/>
              </w:rPr>
              <w:t>.</w:t>
            </w:r>
          </w:p>
        </w:tc>
        <w:tc>
          <w:tcPr>
            <w:tcW w:w="4681" w:type="pct"/>
            <w:tcBorders>
              <w:top w:val="single" w:sz="12" w:space="0" w:color="auto"/>
            </w:tcBorders>
          </w:tcPr>
          <w:p w14:paraId="612D2E4B" w14:textId="0B82DA65" w:rsidR="00F956E7" w:rsidRPr="00AC78CD" w:rsidRDefault="005412C8" w:rsidP="001340DB">
            <w:pPr>
              <w:ind w:left="-81"/>
              <w:jc w:val="both"/>
              <w:rPr>
                <w:sz w:val="22"/>
                <w:szCs w:val="22"/>
              </w:rPr>
            </w:pPr>
            <w:r w:rsidRPr="00C01638">
              <w:rPr>
                <w:b/>
                <w:sz w:val="22"/>
                <w:szCs w:val="22"/>
              </w:rPr>
              <w:t>D A. Gkika</w:t>
            </w:r>
            <w:r w:rsidR="00FE1165">
              <w:rPr>
                <w:sz w:val="22"/>
                <w:szCs w:val="22"/>
              </w:rPr>
              <w:t xml:space="preserve">. </w:t>
            </w:r>
            <w:r w:rsidR="001340DB">
              <w:rPr>
                <w:sz w:val="22"/>
                <w:szCs w:val="22"/>
              </w:rPr>
              <w:t>Economic Aspects of Nanotechnology</w:t>
            </w:r>
            <w:r w:rsidR="00FE1165" w:rsidRPr="00AC78CD">
              <w:rPr>
                <w:sz w:val="22"/>
                <w:szCs w:val="22"/>
              </w:rPr>
              <w:t xml:space="preserve">, </w:t>
            </w:r>
            <w:r w:rsidR="001340DB">
              <w:rPr>
                <w:sz w:val="22"/>
                <w:szCs w:val="22"/>
              </w:rPr>
              <w:t xml:space="preserve">Eastern Macedonia &amp; Thrace Institute of Technology </w:t>
            </w:r>
            <w:r w:rsidR="00FE1165" w:rsidRPr="00AC78CD">
              <w:rPr>
                <w:sz w:val="22"/>
                <w:szCs w:val="22"/>
              </w:rPr>
              <w:t>Greece</w:t>
            </w:r>
            <w:r w:rsidR="001340DB">
              <w:rPr>
                <w:sz w:val="22"/>
                <w:szCs w:val="22"/>
                <w:lang w:val="en-GB"/>
              </w:rPr>
              <w:t>.</w:t>
            </w:r>
          </w:p>
        </w:tc>
      </w:tr>
      <w:tr w:rsidR="00F956E7" w:rsidRPr="00E70D20" w14:paraId="31148B07" w14:textId="77777777" w:rsidTr="00FC5D93">
        <w:trPr>
          <w:jc w:val="center"/>
        </w:trPr>
        <w:tc>
          <w:tcPr>
            <w:tcW w:w="319" w:type="pct"/>
            <w:tcBorders>
              <w:bottom w:val="single" w:sz="4" w:space="0" w:color="auto"/>
            </w:tcBorders>
          </w:tcPr>
          <w:p w14:paraId="118E9F34" w14:textId="77777777" w:rsidR="00F956E7" w:rsidRPr="00AC78CD" w:rsidRDefault="00F956E7" w:rsidP="0099122D">
            <w:pPr>
              <w:jc w:val="center"/>
              <w:rPr>
                <w:sz w:val="22"/>
                <w:szCs w:val="22"/>
              </w:rPr>
            </w:pPr>
            <w:r w:rsidRPr="00AC78CD">
              <w:rPr>
                <w:sz w:val="22"/>
                <w:szCs w:val="22"/>
              </w:rPr>
              <w:t>D01.</w:t>
            </w:r>
          </w:p>
        </w:tc>
        <w:tc>
          <w:tcPr>
            <w:tcW w:w="4681" w:type="pct"/>
            <w:tcBorders>
              <w:bottom w:val="single" w:sz="4" w:space="0" w:color="auto"/>
            </w:tcBorders>
          </w:tcPr>
          <w:p w14:paraId="277E3DC6" w14:textId="3600FE94" w:rsidR="00F956E7" w:rsidRPr="00AC78CD" w:rsidRDefault="005412C8" w:rsidP="00640079">
            <w:pPr>
              <w:ind w:left="-81"/>
              <w:jc w:val="both"/>
              <w:rPr>
                <w:sz w:val="22"/>
                <w:szCs w:val="22"/>
                <w:lang w:val="en-GB"/>
              </w:rPr>
            </w:pPr>
            <w:r w:rsidRPr="00C01638">
              <w:rPr>
                <w:b/>
                <w:sz w:val="22"/>
                <w:szCs w:val="22"/>
              </w:rPr>
              <w:t>D A. Gkika</w:t>
            </w:r>
            <w:r w:rsidR="00F956E7" w:rsidRPr="00AC78CD">
              <w:rPr>
                <w:sz w:val="22"/>
                <w:szCs w:val="22"/>
                <w:lang w:val="en-GB"/>
              </w:rPr>
              <w:t>, “</w:t>
            </w:r>
            <w:r w:rsidR="00640079">
              <w:rPr>
                <w:sz w:val="22"/>
                <w:szCs w:val="22"/>
              </w:rPr>
              <w:t>Unemployment in Greece,</w:t>
            </w:r>
            <w:r w:rsidR="00F956E7" w:rsidRPr="00AC78CD">
              <w:rPr>
                <w:sz w:val="22"/>
                <w:szCs w:val="22"/>
                <w:lang w:val="en-GB"/>
              </w:rPr>
              <w:t xml:space="preserve"> </w:t>
            </w:r>
            <w:r w:rsidR="00F956E7" w:rsidRPr="00AC78CD">
              <w:rPr>
                <w:sz w:val="22"/>
                <w:szCs w:val="22"/>
              </w:rPr>
              <w:t>B.Sc.</w:t>
            </w:r>
            <w:r w:rsidR="00F956E7" w:rsidRPr="00AC78CD">
              <w:rPr>
                <w:sz w:val="22"/>
                <w:szCs w:val="22"/>
                <w:lang w:val="en-GB"/>
              </w:rPr>
              <w:t xml:space="preserve"> </w:t>
            </w:r>
            <w:r w:rsidR="00F956E7" w:rsidRPr="00AC78CD">
              <w:rPr>
                <w:sz w:val="22"/>
                <w:szCs w:val="22"/>
              </w:rPr>
              <w:t>thesis</w:t>
            </w:r>
            <w:r w:rsidR="00F956E7" w:rsidRPr="00AC78CD">
              <w:rPr>
                <w:sz w:val="22"/>
                <w:szCs w:val="22"/>
                <w:lang w:val="en-GB"/>
              </w:rPr>
              <w:t xml:space="preserve">, </w:t>
            </w:r>
            <w:r w:rsidR="00640079">
              <w:rPr>
                <w:sz w:val="22"/>
                <w:szCs w:val="22"/>
              </w:rPr>
              <w:t>University of Portsmouth, UK</w:t>
            </w:r>
            <w:r w:rsidR="001340DB">
              <w:rPr>
                <w:sz w:val="22"/>
                <w:szCs w:val="22"/>
              </w:rPr>
              <w:t>.</w:t>
            </w:r>
          </w:p>
        </w:tc>
      </w:tr>
    </w:tbl>
    <w:p w14:paraId="642B394A" w14:textId="77777777" w:rsidR="001D60F2" w:rsidRDefault="001D60F2" w:rsidP="00D34925"/>
    <w:p w14:paraId="05C80C00" w14:textId="77777777" w:rsidR="008A2720" w:rsidRDefault="008A2720" w:rsidP="00D34925"/>
    <w:p w14:paraId="2096899D" w14:textId="77777777" w:rsidR="008A2720" w:rsidRPr="00C80F48" w:rsidRDefault="008A2720" w:rsidP="008A2720"/>
    <w:tbl>
      <w:tblPr>
        <w:tblStyle w:val="TableGrid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960"/>
        <w:gridCol w:w="9228"/>
      </w:tblGrid>
      <w:tr w:rsidR="008A2720" w:rsidRPr="004805F4" w14:paraId="49EE22BC" w14:textId="77777777" w:rsidTr="00BB1046">
        <w:trPr>
          <w:jc w:val="center"/>
        </w:trPr>
        <w:tc>
          <w:tcPr>
            <w:tcW w:w="5000" w:type="pct"/>
            <w:gridSpan w:val="2"/>
            <w:tcBorders>
              <w:top w:val="single" w:sz="12" w:space="0" w:color="auto"/>
              <w:bottom w:val="single" w:sz="12" w:space="0" w:color="auto"/>
            </w:tcBorders>
            <w:shd w:val="pct10" w:color="auto" w:fill="auto"/>
          </w:tcPr>
          <w:p w14:paraId="4A2A0AD3" w14:textId="37908812" w:rsidR="008A2720" w:rsidRPr="002B1C58" w:rsidRDefault="008A2720" w:rsidP="002B1C58">
            <w:pPr>
              <w:rPr>
                <w:b/>
              </w:rPr>
            </w:pPr>
            <w:r w:rsidRPr="004805F4">
              <w:rPr>
                <w:b/>
                <w:lang w:val="el-GR"/>
              </w:rPr>
              <w:t>1</w:t>
            </w:r>
            <w:r w:rsidR="00FF6F44">
              <w:rPr>
                <w:b/>
              </w:rPr>
              <w:t>6</w:t>
            </w:r>
            <w:r w:rsidRPr="004805F4">
              <w:rPr>
                <w:b/>
                <w:lang w:val="el-GR"/>
              </w:rPr>
              <w:t xml:space="preserve">. </w:t>
            </w:r>
            <w:r w:rsidR="002B1C58">
              <w:rPr>
                <w:b/>
              </w:rPr>
              <w:t>REVIEWER IN SCIENTIFIC JOURNALS</w:t>
            </w:r>
          </w:p>
        </w:tc>
      </w:tr>
      <w:tr w:rsidR="008A2720" w:rsidRPr="004805F4" w14:paraId="752AA65D" w14:textId="77777777" w:rsidTr="00BB1046">
        <w:trPr>
          <w:jc w:val="center"/>
        </w:trPr>
        <w:tc>
          <w:tcPr>
            <w:tcW w:w="471" w:type="pct"/>
            <w:tcBorders>
              <w:top w:val="single" w:sz="12" w:space="0" w:color="auto"/>
            </w:tcBorders>
          </w:tcPr>
          <w:p w14:paraId="4FB75738" w14:textId="77777777" w:rsidR="008A2720" w:rsidRPr="00254744" w:rsidRDefault="008A2720" w:rsidP="00BB1046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4529" w:type="pct"/>
            <w:tcBorders>
              <w:top w:val="single" w:sz="12" w:space="0" w:color="auto"/>
            </w:tcBorders>
          </w:tcPr>
          <w:p w14:paraId="4799DFC7" w14:textId="77777777" w:rsidR="008A2720" w:rsidRPr="00254744" w:rsidRDefault="008A2720" w:rsidP="00BB1046">
            <w:pPr>
              <w:ind w:left="-81"/>
              <w:jc w:val="both"/>
              <w:rPr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International Journal of Productivity Management and Assessment Technologies (IJPMAT)</w:t>
            </w:r>
          </w:p>
        </w:tc>
      </w:tr>
    </w:tbl>
    <w:p w14:paraId="003D2C29" w14:textId="77777777" w:rsidR="008A2720" w:rsidRDefault="008A2720" w:rsidP="008A2720"/>
    <w:p w14:paraId="45D3C370" w14:textId="77777777" w:rsidR="008A2720" w:rsidRDefault="008A2720" w:rsidP="008A2720"/>
    <w:tbl>
      <w:tblPr>
        <w:tblStyle w:val="TableGrid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8"/>
      </w:tblGrid>
      <w:tr w:rsidR="008A2720" w:rsidRPr="00BD3AFA" w14:paraId="00A80190" w14:textId="77777777" w:rsidTr="00BB1046">
        <w:trPr>
          <w:jc w:val="center"/>
        </w:trPr>
        <w:tc>
          <w:tcPr>
            <w:tcW w:w="5000" w:type="pct"/>
            <w:tcBorders>
              <w:top w:val="single" w:sz="12" w:space="0" w:color="auto"/>
              <w:bottom w:val="single" w:sz="12" w:space="0" w:color="auto"/>
            </w:tcBorders>
            <w:shd w:val="pct10" w:color="auto" w:fill="auto"/>
          </w:tcPr>
          <w:p w14:paraId="67FD6F69" w14:textId="092FF8A6" w:rsidR="008A2720" w:rsidRPr="00DC44EF" w:rsidRDefault="008A2720" w:rsidP="00BB1046">
            <w:pPr>
              <w:ind w:left="-382" w:firstLine="284"/>
              <w:rPr>
                <w:b/>
                <w:highlight w:val="yellow"/>
                <w:lang w:val="el-GR"/>
              </w:rPr>
            </w:pPr>
            <w:r>
              <w:rPr>
                <w:b/>
                <w:lang w:val="en-GB"/>
              </w:rPr>
              <w:t>1</w:t>
            </w:r>
            <w:r w:rsidR="00FF6F44">
              <w:rPr>
                <w:b/>
                <w:lang w:val="en-GB"/>
              </w:rPr>
              <w:t>7</w:t>
            </w:r>
            <w:r w:rsidRPr="004A3052">
              <w:rPr>
                <w:b/>
                <w:lang w:val="en-GB"/>
              </w:rPr>
              <w:t xml:space="preserve">. </w:t>
            </w:r>
            <w:r w:rsidR="002B1C58" w:rsidRPr="002B1C58">
              <w:rPr>
                <w:b/>
                <w:lang w:val="el-GR"/>
              </w:rPr>
              <w:t>SCIENTIFIC INTERESTS-SPECIALIZATION</w:t>
            </w:r>
          </w:p>
        </w:tc>
      </w:tr>
      <w:tr w:rsidR="008A2720" w:rsidRPr="002B1C58" w14:paraId="5AE832DF" w14:textId="77777777" w:rsidTr="00BB1046">
        <w:trPr>
          <w:jc w:val="center"/>
        </w:trPr>
        <w:tc>
          <w:tcPr>
            <w:tcW w:w="5000" w:type="pct"/>
            <w:tcBorders>
              <w:top w:val="single" w:sz="12" w:space="0" w:color="auto"/>
              <w:bottom w:val="single" w:sz="4" w:space="0" w:color="auto"/>
            </w:tcBorders>
          </w:tcPr>
          <w:p w14:paraId="4850B2CD" w14:textId="47B372D1" w:rsidR="008A2720" w:rsidRPr="002B1C58" w:rsidRDefault="002B1C58" w:rsidP="00BB1046">
            <w:pPr>
              <w:jc w:val="both"/>
              <w:rPr>
                <w:sz w:val="22"/>
                <w:szCs w:val="22"/>
              </w:rPr>
            </w:pPr>
            <w:r w:rsidRPr="002B1C58">
              <w:rPr>
                <w:sz w:val="22"/>
                <w:szCs w:val="22"/>
              </w:rPr>
              <w:t>Nanotechnology, toxicity, health-related nanomaterials, applied economy, clustering, social aspects</w:t>
            </w:r>
          </w:p>
        </w:tc>
      </w:tr>
    </w:tbl>
    <w:p w14:paraId="18F4767F" w14:textId="77777777" w:rsidR="008A2720" w:rsidRPr="002B1C58" w:rsidRDefault="008A2720" w:rsidP="008A2720"/>
    <w:p w14:paraId="7572A5AC" w14:textId="77777777" w:rsidR="008A2720" w:rsidRPr="002B1C58" w:rsidRDefault="008A2720" w:rsidP="008A2720"/>
    <w:tbl>
      <w:tblPr>
        <w:tblStyle w:val="TableGrid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650"/>
        <w:gridCol w:w="9538"/>
      </w:tblGrid>
      <w:tr w:rsidR="008A2720" w:rsidRPr="00E70D20" w14:paraId="2FA3AA9E" w14:textId="77777777" w:rsidTr="00BB1046">
        <w:trPr>
          <w:jc w:val="center"/>
        </w:trPr>
        <w:tc>
          <w:tcPr>
            <w:tcW w:w="5000" w:type="pct"/>
            <w:gridSpan w:val="2"/>
            <w:tcBorders>
              <w:top w:val="single" w:sz="12" w:space="0" w:color="auto"/>
              <w:bottom w:val="single" w:sz="12" w:space="0" w:color="auto"/>
            </w:tcBorders>
            <w:shd w:val="pct10" w:color="auto" w:fill="auto"/>
          </w:tcPr>
          <w:p w14:paraId="4A4AB8E3" w14:textId="367E7125" w:rsidR="008A2720" w:rsidRPr="002B1C58" w:rsidRDefault="008A2720" w:rsidP="002B1C58">
            <w:pPr>
              <w:rPr>
                <w:b/>
              </w:rPr>
            </w:pPr>
            <w:r>
              <w:rPr>
                <w:b/>
              </w:rPr>
              <w:t>1</w:t>
            </w:r>
            <w:r w:rsidR="00FF6F44">
              <w:rPr>
                <w:b/>
              </w:rPr>
              <w:t>8</w:t>
            </w:r>
            <w:r>
              <w:rPr>
                <w:b/>
              </w:rPr>
              <w:t xml:space="preserve">. </w:t>
            </w:r>
            <w:r w:rsidR="002B1C58">
              <w:rPr>
                <w:b/>
              </w:rPr>
              <w:t>PARTICIPATIONS</w:t>
            </w:r>
          </w:p>
        </w:tc>
      </w:tr>
      <w:tr w:rsidR="008A2720" w:rsidRPr="00E70D20" w14:paraId="1295DB7F" w14:textId="77777777" w:rsidTr="00BB1046">
        <w:trPr>
          <w:jc w:val="center"/>
        </w:trPr>
        <w:tc>
          <w:tcPr>
            <w:tcW w:w="319" w:type="pct"/>
            <w:tcBorders>
              <w:top w:val="single" w:sz="12" w:space="0" w:color="auto"/>
            </w:tcBorders>
          </w:tcPr>
          <w:p w14:paraId="34D5342F" w14:textId="77777777" w:rsidR="008A2720" w:rsidRPr="00AC78CD" w:rsidRDefault="008A2720" w:rsidP="00BB1046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E03</w:t>
            </w:r>
            <w:r w:rsidRPr="00AC78CD">
              <w:rPr>
                <w:sz w:val="22"/>
                <w:szCs w:val="22"/>
              </w:rPr>
              <w:t>.</w:t>
            </w:r>
          </w:p>
        </w:tc>
        <w:tc>
          <w:tcPr>
            <w:tcW w:w="4681" w:type="pct"/>
            <w:tcBorders>
              <w:top w:val="single" w:sz="12" w:space="0" w:color="auto"/>
            </w:tcBorders>
          </w:tcPr>
          <w:p w14:paraId="723FBF2B" w14:textId="77777777" w:rsidR="008A2720" w:rsidRPr="00AC78CD" w:rsidRDefault="008A2720" w:rsidP="00BB1046">
            <w:pPr>
              <w:ind w:left="-78"/>
              <w:rPr>
                <w:sz w:val="22"/>
                <w:szCs w:val="22"/>
              </w:rPr>
            </w:pPr>
            <w:r w:rsidRPr="00DB6CA0">
              <w:rPr>
                <w:sz w:val="22"/>
                <w:szCs w:val="22"/>
              </w:rPr>
              <w:t>Coordinator in the Association of Women in Science (AWIS) in the Kavala Affiliate Group</w:t>
            </w:r>
          </w:p>
        </w:tc>
      </w:tr>
      <w:tr w:rsidR="008A2720" w:rsidRPr="00E70D20" w14:paraId="34D01DC5" w14:textId="77777777" w:rsidTr="00BB1046">
        <w:trPr>
          <w:jc w:val="center"/>
        </w:trPr>
        <w:tc>
          <w:tcPr>
            <w:tcW w:w="319" w:type="pct"/>
          </w:tcPr>
          <w:p w14:paraId="1A1248D1" w14:textId="77777777" w:rsidR="008A2720" w:rsidRPr="00AC78CD" w:rsidRDefault="008A2720" w:rsidP="00BB1046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E</w:t>
            </w:r>
            <w:r w:rsidRPr="00AC78CD">
              <w:rPr>
                <w:sz w:val="22"/>
                <w:szCs w:val="22"/>
              </w:rPr>
              <w:t>0</w:t>
            </w:r>
            <w:r>
              <w:rPr>
                <w:sz w:val="22"/>
                <w:szCs w:val="22"/>
              </w:rPr>
              <w:t>2</w:t>
            </w:r>
            <w:r w:rsidRPr="00AC78CD">
              <w:rPr>
                <w:sz w:val="22"/>
                <w:szCs w:val="22"/>
              </w:rPr>
              <w:t>.</w:t>
            </w:r>
          </w:p>
        </w:tc>
        <w:tc>
          <w:tcPr>
            <w:tcW w:w="4681" w:type="pct"/>
          </w:tcPr>
          <w:p w14:paraId="4A803DCF" w14:textId="77777777" w:rsidR="008A2720" w:rsidRPr="00AC78CD" w:rsidRDefault="008A2720" w:rsidP="00BB1046">
            <w:pPr>
              <w:ind w:left="-81"/>
              <w:jc w:val="both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</w:rPr>
              <w:t>Program Chair (</w:t>
            </w:r>
            <w:r w:rsidRPr="00DB6CA0">
              <w:rPr>
                <w:sz w:val="22"/>
                <w:szCs w:val="22"/>
              </w:rPr>
              <w:t>Officer</w:t>
            </w:r>
            <w:r>
              <w:rPr>
                <w:sz w:val="22"/>
                <w:szCs w:val="22"/>
              </w:rPr>
              <w:t>)</w:t>
            </w:r>
            <w:r w:rsidRPr="00DB6CA0">
              <w:rPr>
                <w:sz w:val="22"/>
                <w:szCs w:val="22"/>
              </w:rPr>
              <w:t xml:space="preserve"> of the Society of Petroleum Engineers (SPE) in the Kavala Section</w:t>
            </w:r>
          </w:p>
        </w:tc>
      </w:tr>
      <w:tr w:rsidR="008A2720" w:rsidRPr="00E70D20" w14:paraId="39360E99" w14:textId="77777777" w:rsidTr="00BB1046">
        <w:trPr>
          <w:jc w:val="center"/>
        </w:trPr>
        <w:tc>
          <w:tcPr>
            <w:tcW w:w="319" w:type="pct"/>
            <w:tcBorders>
              <w:bottom w:val="single" w:sz="4" w:space="0" w:color="auto"/>
            </w:tcBorders>
          </w:tcPr>
          <w:p w14:paraId="2F12D3CD" w14:textId="77777777" w:rsidR="008A2720" w:rsidRPr="00AC78CD" w:rsidRDefault="008A2720" w:rsidP="00BB1046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E01.</w:t>
            </w:r>
          </w:p>
        </w:tc>
        <w:tc>
          <w:tcPr>
            <w:tcW w:w="4681" w:type="pct"/>
            <w:tcBorders>
              <w:bottom w:val="single" w:sz="4" w:space="0" w:color="auto"/>
            </w:tcBorders>
          </w:tcPr>
          <w:p w14:paraId="00543306" w14:textId="77777777" w:rsidR="008A2720" w:rsidRPr="00DB6CA0" w:rsidRDefault="008A2720" w:rsidP="00BB1046">
            <w:pPr>
              <w:ind w:left="-81"/>
              <w:jc w:val="both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ember of Economic Chamber in </w:t>
            </w:r>
            <w:r w:rsidRPr="00DB6CA0">
              <w:rPr>
                <w:sz w:val="22"/>
                <w:szCs w:val="22"/>
              </w:rPr>
              <w:t>Greece</w:t>
            </w:r>
          </w:p>
        </w:tc>
      </w:tr>
    </w:tbl>
    <w:p w14:paraId="6680FDF1" w14:textId="77777777" w:rsidR="008A2720" w:rsidRDefault="008A2720" w:rsidP="00D34925"/>
    <w:p w14:paraId="7D9AEB40" w14:textId="77777777" w:rsidR="008A2720" w:rsidRDefault="008A2720" w:rsidP="00D34925"/>
    <w:p w14:paraId="3B3FFB40" w14:textId="77777777" w:rsidR="008A2720" w:rsidRDefault="008A2720" w:rsidP="00D34925"/>
    <w:p w14:paraId="005DA787" w14:textId="77777777" w:rsidR="00B40F83" w:rsidRDefault="00B40F83" w:rsidP="00D34925"/>
    <w:p w14:paraId="45989638" w14:textId="77777777" w:rsidR="002B37C3" w:rsidRPr="00E70D20" w:rsidRDefault="002B37C3" w:rsidP="00D34925">
      <w:pPr>
        <w:rPr>
          <w:lang w:val="en-GB"/>
        </w:rPr>
        <w:sectPr w:rsidR="002B37C3" w:rsidRPr="00E70D20" w:rsidSect="004D6957">
          <w:pgSz w:w="12240" w:h="15840"/>
          <w:pgMar w:top="851" w:right="1134" w:bottom="851" w:left="1134" w:header="709" w:footer="709" w:gutter="0"/>
          <w:pgNumType w:start="1"/>
          <w:cols w:space="708"/>
          <w:docGrid w:linePitch="360"/>
        </w:sectPr>
      </w:pPr>
    </w:p>
    <w:p w14:paraId="09C7B3F2" w14:textId="77777777" w:rsidR="00D01E69" w:rsidRPr="00E70D20" w:rsidRDefault="00D01E69" w:rsidP="00D01E69">
      <w:pPr>
        <w:jc w:val="center"/>
        <w:rPr>
          <w:u w:val="single"/>
        </w:rPr>
      </w:pPr>
      <w:r w:rsidRPr="00E70D20">
        <w:rPr>
          <w:b/>
          <w:sz w:val="28"/>
          <w:szCs w:val="28"/>
          <w:u w:val="single"/>
        </w:rPr>
        <w:lastRenderedPageBreak/>
        <w:t>EVALUATION OF PUBLISHED WORKS</w:t>
      </w:r>
    </w:p>
    <w:p w14:paraId="4D4EF6F9" w14:textId="77777777" w:rsidR="00D01E69" w:rsidRPr="00E70D20" w:rsidRDefault="00D01E69" w:rsidP="002B37C3"/>
    <w:tbl>
      <w:tblPr>
        <w:tblStyle w:val="TableGrid"/>
        <w:tblW w:w="14387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889"/>
        <w:gridCol w:w="791"/>
        <w:gridCol w:w="1182"/>
        <w:gridCol w:w="712"/>
        <w:gridCol w:w="5287"/>
        <w:gridCol w:w="3070"/>
        <w:gridCol w:w="1197"/>
        <w:gridCol w:w="1259"/>
      </w:tblGrid>
      <w:tr w:rsidR="002B37C3" w:rsidRPr="00E70D20" w14:paraId="760B2A36" w14:textId="77777777" w:rsidTr="004D304A">
        <w:trPr>
          <w:trHeight w:val="243"/>
          <w:jc w:val="center"/>
        </w:trPr>
        <w:tc>
          <w:tcPr>
            <w:tcW w:w="14387" w:type="dxa"/>
            <w:gridSpan w:val="8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696580CD" w14:textId="2BC18F5F" w:rsidR="002B37C3" w:rsidRPr="00AC78CD" w:rsidRDefault="00801136" w:rsidP="00AF130F">
            <w:pPr>
              <w:rPr>
                <w:b/>
              </w:rPr>
            </w:pPr>
            <w:r>
              <w:rPr>
                <w:b/>
              </w:rPr>
              <w:t>14</w:t>
            </w:r>
            <w:r w:rsidR="001D60F2">
              <w:rPr>
                <w:b/>
              </w:rPr>
              <w:t xml:space="preserve">. </w:t>
            </w:r>
            <w:r w:rsidR="002B37C3" w:rsidRPr="00AC78CD">
              <w:rPr>
                <w:b/>
              </w:rPr>
              <w:t>TABLE OF IMPACT FACTORS (h-index=</w:t>
            </w:r>
            <w:r w:rsidR="0076596B">
              <w:rPr>
                <w:b/>
              </w:rPr>
              <w:t>1</w:t>
            </w:r>
            <w:r w:rsidR="002B37C3" w:rsidRPr="00AC78CD">
              <w:rPr>
                <w:b/>
              </w:rPr>
              <w:t xml:space="preserve"> g-index</w:t>
            </w:r>
            <w:r w:rsidR="0018012C" w:rsidRPr="00AC78CD">
              <w:rPr>
                <w:b/>
              </w:rPr>
              <w:t>=</w:t>
            </w:r>
            <w:r w:rsidR="00AF130F">
              <w:rPr>
                <w:b/>
              </w:rPr>
              <w:t>7,65</w:t>
            </w:r>
            <w:r w:rsidR="0018012C" w:rsidRPr="00AC78CD">
              <w:rPr>
                <w:b/>
              </w:rPr>
              <w:t>; excluded self-citations</w:t>
            </w:r>
            <w:r w:rsidR="002B37C3" w:rsidRPr="00AC78CD">
              <w:rPr>
                <w:b/>
              </w:rPr>
              <w:t>)</w:t>
            </w:r>
          </w:p>
        </w:tc>
      </w:tr>
      <w:tr w:rsidR="002B37C3" w:rsidRPr="00E70D20" w14:paraId="33C93E52" w14:textId="77777777" w:rsidTr="0053715F">
        <w:trPr>
          <w:trHeight w:val="332"/>
          <w:jc w:val="center"/>
        </w:trPr>
        <w:tc>
          <w:tcPr>
            <w:tcW w:w="889" w:type="dxa"/>
            <w:tcBorders>
              <w:top w:val="single" w:sz="12" w:space="0" w:color="auto"/>
            </w:tcBorders>
            <w:vAlign w:val="center"/>
          </w:tcPr>
          <w:p w14:paraId="255F4F7B" w14:textId="77777777" w:rsidR="002B37C3" w:rsidRPr="00AC78CD" w:rsidRDefault="002B37C3" w:rsidP="002B37C3">
            <w:pPr>
              <w:jc w:val="center"/>
              <w:rPr>
                <w:b/>
                <w:sz w:val="22"/>
                <w:szCs w:val="22"/>
              </w:rPr>
            </w:pPr>
            <w:r w:rsidRPr="00AC78CD">
              <w:rPr>
                <w:b/>
                <w:sz w:val="22"/>
                <w:szCs w:val="22"/>
              </w:rPr>
              <w:t>Paper</w:t>
            </w:r>
          </w:p>
        </w:tc>
        <w:tc>
          <w:tcPr>
            <w:tcW w:w="791" w:type="dxa"/>
            <w:tcBorders>
              <w:top w:val="single" w:sz="12" w:space="0" w:color="auto"/>
            </w:tcBorders>
            <w:vAlign w:val="center"/>
          </w:tcPr>
          <w:p w14:paraId="5478F0E2" w14:textId="77777777" w:rsidR="002B37C3" w:rsidRPr="00AC78CD" w:rsidRDefault="002B37C3" w:rsidP="005307B1">
            <w:pPr>
              <w:jc w:val="center"/>
              <w:rPr>
                <w:b/>
                <w:sz w:val="22"/>
                <w:szCs w:val="22"/>
              </w:rPr>
            </w:pPr>
            <w:r w:rsidRPr="00AC78CD">
              <w:rPr>
                <w:b/>
                <w:sz w:val="22"/>
                <w:szCs w:val="22"/>
              </w:rPr>
              <w:t>Year</w:t>
            </w:r>
          </w:p>
        </w:tc>
        <w:tc>
          <w:tcPr>
            <w:tcW w:w="1182" w:type="dxa"/>
            <w:tcBorders>
              <w:top w:val="single" w:sz="12" w:space="0" w:color="auto"/>
            </w:tcBorders>
            <w:vAlign w:val="center"/>
          </w:tcPr>
          <w:p w14:paraId="3EBDE7B7" w14:textId="77777777" w:rsidR="002B37C3" w:rsidRPr="00AC78CD" w:rsidRDefault="002B37C3" w:rsidP="002B37C3">
            <w:pPr>
              <w:jc w:val="center"/>
              <w:rPr>
                <w:b/>
                <w:sz w:val="22"/>
                <w:szCs w:val="22"/>
              </w:rPr>
            </w:pPr>
            <w:r w:rsidRPr="00AC78CD">
              <w:rPr>
                <w:b/>
                <w:sz w:val="22"/>
                <w:szCs w:val="22"/>
              </w:rPr>
              <w:t>OA/TNA</w:t>
            </w:r>
          </w:p>
        </w:tc>
        <w:tc>
          <w:tcPr>
            <w:tcW w:w="712" w:type="dxa"/>
            <w:tcBorders>
              <w:top w:val="single" w:sz="12" w:space="0" w:color="auto"/>
            </w:tcBorders>
            <w:vAlign w:val="center"/>
          </w:tcPr>
          <w:p w14:paraId="166F3A9D" w14:textId="77777777" w:rsidR="002B37C3" w:rsidRPr="00AC78CD" w:rsidRDefault="002B37C3" w:rsidP="002B37C3">
            <w:pPr>
              <w:jc w:val="center"/>
              <w:rPr>
                <w:b/>
                <w:sz w:val="22"/>
                <w:szCs w:val="22"/>
              </w:rPr>
            </w:pPr>
            <w:r w:rsidRPr="00AC78CD">
              <w:rPr>
                <w:b/>
                <w:sz w:val="22"/>
                <w:szCs w:val="22"/>
              </w:rPr>
              <w:t>CA</w:t>
            </w:r>
          </w:p>
        </w:tc>
        <w:tc>
          <w:tcPr>
            <w:tcW w:w="5287" w:type="dxa"/>
            <w:tcBorders>
              <w:top w:val="single" w:sz="12" w:space="0" w:color="auto"/>
            </w:tcBorders>
            <w:vAlign w:val="center"/>
          </w:tcPr>
          <w:p w14:paraId="4428586D" w14:textId="77777777" w:rsidR="002B37C3" w:rsidRPr="00AC78CD" w:rsidRDefault="002B37C3" w:rsidP="005307B1">
            <w:pPr>
              <w:jc w:val="center"/>
              <w:rPr>
                <w:b/>
                <w:sz w:val="22"/>
                <w:szCs w:val="22"/>
              </w:rPr>
            </w:pPr>
            <w:r w:rsidRPr="00AC78CD">
              <w:rPr>
                <w:b/>
                <w:sz w:val="22"/>
                <w:szCs w:val="22"/>
              </w:rPr>
              <w:t>Journal</w:t>
            </w:r>
          </w:p>
        </w:tc>
        <w:tc>
          <w:tcPr>
            <w:tcW w:w="3070" w:type="dxa"/>
            <w:tcBorders>
              <w:top w:val="single" w:sz="12" w:space="0" w:color="auto"/>
            </w:tcBorders>
            <w:vAlign w:val="center"/>
          </w:tcPr>
          <w:p w14:paraId="5AD51AB3" w14:textId="77777777" w:rsidR="002B37C3" w:rsidRPr="00AC78CD" w:rsidRDefault="002B37C3" w:rsidP="00286445">
            <w:pPr>
              <w:rPr>
                <w:b/>
                <w:sz w:val="22"/>
                <w:szCs w:val="22"/>
              </w:rPr>
            </w:pPr>
            <w:r w:rsidRPr="00AC78CD">
              <w:rPr>
                <w:b/>
                <w:sz w:val="22"/>
                <w:szCs w:val="22"/>
              </w:rPr>
              <w:t>Publisher</w:t>
            </w:r>
          </w:p>
        </w:tc>
        <w:tc>
          <w:tcPr>
            <w:tcW w:w="1197" w:type="dxa"/>
            <w:tcBorders>
              <w:top w:val="single" w:sz="12" w:space="0" w:color="auto"/>
            </w:tcBorders>
            <w:vAlign w:val="center"/>
          </w:tcPr>
          <w:p w14:paraId="3C6E1B58" w14:textId="77777777" w:rsidR="002B37C3" w:rsidRPr="00AC78CD" w:rsidRDefault="0018012C" w:rsidP="002A4B4F">
            <w:pPr>
              <w:jc w:val="center"/>
              <w:rPr>
                <w:b/>
                <w:sz w:val="22"/>
                <w:szCs w:val="22"/>
              </w:rPr>
            </w:pPr>
            <w:r w:rsidRPr="00AC78CD">
              <w:rPr>
                <w:b/>
                <w:sz w:val="22"/>
                <w:szCs w:val="22"/>
                <w:vertAlign w:val="superscript"/>
              </w:rPr>
              <w:t>#</w:t>
            </w:r>
            <w:r w:rsidR="002B37C3" w:rsidRPr="00AC78CD">
              <w:rPr>
                <w:b/>
                <w:sz w:val="22"/>
                <w:szCs w:val="22"/>
              </w:rPr>
              <w:t>Citations</w:t>
            </w:r>
          </w:p>
        </w:tc>
        <w:tc>
          <w:tcPr>
            <w:tcW w:w="1259" w:type="dxa"/>
            <w:tcBorders>
              <w:top w:val="single" w:sz="12" w:space="0" w:color="auto"/>
            </w:tcBorders>
            <w:vAlign w:val="center"/>
          </w:tcPr>
          <w:p w14:paraId="671BE266" w14:textId="77777777" w:rsidR="002B37C3" w:rsidRPr="00AC78CD" w:rsidRDefault="002B37C3" w:rsidP="002A4B4F">
            <w:pPr>
              <w:jc w:val="center"/>
              <w:rPr>
                <w:b/>
                <w:sz w:val="22"/>
                <w:szCs w:val="22"/>
              </w:rPr>
            </w:pPr>
            <w:r w:rsidRPr="00AC78CD">
              <w:rPr>
                <w:b/>
                <w:sz w:val="22"/>
                <w:szCs w:val="22"/>
              </w:rPr>
              <w:t>I.F. (201</w:t>
            </w:r>
            <w:r w:rsidR="005F056D" w:rsidRPr="00AC78CD">
              <w:rPr>
                <w:b/>
                <w:sz w:val="22"/>
                <w:szCs w:val="22"/>
              </w:rPr>
              <w:t>5</w:t>
            </w:r>
            <w:r w:rsidRPr="00AC78CD">
              <w:rPr>
                <w:b/>
                <w:sz w:val="22"/>
                <w:szCs w:val="22"/>
              </w:rPr>
              <w:t>)</w:t>
            </w:r>
          </w:p>
        </w:tc>
      </w:tr>
      <w:tr w:rsidR="00CA4C49" w:rsidRPr="00E70D20" w14:paraId="4742E94E" w14:textId="77777777" w:rsidTr="00286445">
        <w:trPr>
          <w:trHeight w:val="278"/>
          <w:jc w:val="center"/>
        </w:trPr>
        <w:tc>
          <w:tcPr>
            <w:tcW w:w="889" w:type="dxa"/>
          </w:tcPr>
          <w:p w14:paraId="2A7C5705" w14:textId="7CF46973" w:rsidR="00CA4C49" w:rsidRDefault="00CA4C49" w:rsidP="00CA4C49">
            <w:pPr>
              <w:rPr>
                <w:sz w:val="21"/>
                <w:szCs w:val="21"/>
                <w:lang w:val="en-GB"/>
              </w:rPr>
            </w:pPr>
            <w:r>
              <w:rPr>
                <w:sz w:val="21"/>
                <w:szCs w:val="21"/>
                <w:lang w:val="en-GB"/>
              </w:rPr>
              <w:t xml:space="preserve">     A9</w:t>
            </w:r>
          </w:p>
        </w:tc>
        <w:tc>
          <w:tcPr>
            <w:tcW w:w="791" w:type="dxa"/>
          </w:tcPr>
          <w:p w14:paraId="7F232C8F" w14:textId="63A0667C" w:rsidR="00CA4C49" w:rsidRDefault="00CA4C49" w:rsidP="00CA4C49">
            <w:pPr>
              <w:tabs>
                <w:tab w:val="left" w:pos="855"/>
              </w:tabs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019</w:t>
            </w:r>
          </w:p>
        </w:tc>
        <w:tc>
          <w:tcPr>
            <w:tcW w:w="1182" w:type="dxa"/>
          </w:tcPr>
          <w:p w14:paraId="037170AD" w14:textId="1B888881" w:rsidR="00CA4C49" w:rsidRDefault="00CA4C49" w:rsidP="00CA4C49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 xml:space="preserve">      1/9</w:t>
            </w:r>
          </w:p>
        </w:tc>
        <w:tc>
          <w:tcPr>
            <w:tcW w:w="712" w:type="dxa"/>
          </w:tcPr>
          <w:p w14:paraId="31FC40BD" w14:textId="77777777" w:rsidR="00CA4C49" w:rsidRDefault="00CA4C49" w:rsidP="00CA4C49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5287" w:type="dxa"/>
          </w:tcPr>
          <w:p w14:paraId="354C6CBA" w14:textId="5FE96E17" w:rsidR="00CA4C49" w:rsidRDefault="00CA4C49" w:rsidP="00CA4C49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Polymers</w:t>
            </w:r>
          </w:p>
        </w:tc>
        <w:tc>
          <w:tcPr>
            <w:tcW w:w="3070" w:type="dxa"/>
          </w:tcPr>
          <w:p w14:paraId="4FF3DBC9" w14:textId="19314F29" w:rsidR="00CA4C49" w:rsidRPr="004A33AC" w:rsidRDefault="00CA4C49" w:rsidP="00CA4C49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MDPI</w:t>
            </w:r>
          </w:p>
        </w:tc>
        <w:tc>
          <w:tcPr>
            <w:tcW w:w="1197" w:type="dxa"/>
            <w:vAlign w:val="center"/>
          </w:tcPr>
          <w:p w14:paraId="59437B0B" w14:textId="77777777" w:rsidR="00CA4C49" w:rsidRDefault="00CA4C49" w:rsidP="00CA4C49">
            <w:pPr>
              <w:jc w:val="center"/>
              <w:rPr>
                <w:bCs/>
                <w:sz w:val="21"/>
                <w:szCs w:val="21"/>
              </w:rPr>
            </w:pPr>
          </w:p>
        </w:tc>
        <w:tc>
          <w:tcPr>
            <w:tcW w:w="1259" w:type="dxa"/>
            <w:vAlign w:val="center"/>
          </w:tcPr>
          <w:p w14:paraId="0CD44AB6" w14:textId="13B69377" w:rsidR="00CA4C49" w:rsidRDefault="00CA4C49" w:rsidP="00CA4C49">
            <w:pPr>
              <w:rPr>
                <w:color w:val="000000"/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 xml:space="preserve">    2.93</w:t>
            </w:r>
          </w:p>
        </w:tc>
      </w:tr>
      <w:tr w:rsidR="00CA4C49" w:rsidRPr="00E70D20" w14:paraId="597EC0E3" w14:textId="77777777" w:rsidTr="00286445">
        <w:trPr>
          <w:trHeight w:val="278"/>
          <w:jc w:val="center"/>
        </w:trPr>
        <w:tc>
          <w:tcPr>
            <w:tcW w:w="889" w:type="dxa"/>
          </w:tcPr>
          <w:p w14:paraId="04AECCCE" w14:textId="5E43FF37" w:rsidR="00CA4C49" w:rsidRDefault="00CA4C49" w:rsidP="00CA4C49">
            <w:pPr>
              <w:rPr>
                <w:sz w:val="21"/>
                <w:szCs w:val="21"/>
                <w:lang w:val="en-GB"/>
              </w:rPr>
            </w:pPr>
            <w:r>
              <w:rPr>
                <w:sz w:val="21"/>
                <w:szCs w:val="21"/>
                <w:lang w:val="en-GB"/>
              </w:rPr>
              <w:t xml:space="preserve">     A8</w:t>
            </w:r>
          </w:p>
        </w:tc>
        <w:tc>
          <w:tcPr>
            <w:tcW w:w="791" w:type="dxa"/>
          </w:tcPr>
          <w:p w14:paraId="40F3B07C" w14:textId="71A2C9A7" w:rsidR="00CA4C49" w:rsidRDefault="00CA4C49" w:rsidP="00CA4C49">
            <w:pPr>
              <w:tabs>
                <w:tab w:val="left" w:pos="855"/>
              </w:tabs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 xml:space="preserve">2019          </w:t>
            </w:r>
          </w:p>
        </w:tc>
        <w:tc>
          <w:tcPr>
            <w:tcW w:w="1182" w:type="dxa"/>
          </w:tcPr>
          <w:p w14:paraId="5FC660FB" w14:textId="0D1F025C" w:rsidR="00CA4C49" w:rsidRDefault="00CA4C49" w:rsidP="00CA4C49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 xml:space="preserve">      1/4</w:t>
            </w:r>
          </w:p>
        </w:tc>
        <w:tc>
          <w:tcPr>
            <w:tcW w:w="712" w:type="dxa"/>
          </w:tcPr>
          <w:p w14:paraId="58837884" w14:textId="77777777" w:rsidR="00CA4C49" w:rsidRDefault="00CA4C49" w:rsidP="00CA4C49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5287" w:type="dxa"/>
          </w:tcPr>
          <w:p w14:paraId="46B3390B" w14:textId="79AA2C1B" w:rsidR="00CA4C49" w:rsidRDefault="00CA4C49" w:rsidP="00CA4C49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Journal of Nanoparticle research</w:t>
            </w:r>
          </w:p>
        </w:tc>
        <w:tc>
          <w:tcPr>
            <w:tcW w:w="3070" w:type="dxa"/>
          </w:tcPr>
          <w:p w14:paraId="64A033B6" w14:textId="106AF9DA" w:rsidR="00CA4C49" w:rsidRPr="004A33AC" w:rsidRDefault="00CA4C49" w:rsidP="00CA4C49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pringer</w:t>
            </w:r>
          </w:p>
        </w:tc>
        <w:tc>
          <w:tcPr>
            <w:tcW w:w="1197" w:type="dxa"/>
            <w:vAlign w:val="center"/>
          </w:tcPr>
          <w:p w14:paraId="70ECA95A" w14:textId="77777777" w:rsidR="00CA4C49" w:rsidRDefault="00CA4C49" w:rsidP="00CA4C49">
            <w:pPr>
              <w:jc w:val="center"/>
              <w:rPr>
                <w:bCs/>
                <w:sz w:val="21"/>
                <w:szCs w:val="21"/>
              </w:rPr>
            </w:pPr>
          </w:p>
        </w:tc>
        <w:tc>
          <w:tcPr>
            <w:tcW w:w="1259" w:type="dxa"/>
            <w:vAlign w:val="center"/>
          </w:tcPr>
          <w:p w14:paraId="4229D28A" w14:textId="72FFE55A" w:rsidR="00CA4C49" w:rsidRDefault="00CA4C49" w:rsidP="00CA4C49">
            <w:pPr>
              <w:rPr>
                <w:color w:val="000000"/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 xml:space="preserve">    2.101</w:t>
            </w:r>
          </w:p>
        </w:tc>
      </w:tr>
      <w:tr w:rsidR="0053715F" w:rsidRPr="00E70D20" w14:paraId="43BFB89E" w14:textId="77777777" w:rsidTr="00286445">
        <w:trPr>
          <w:trHeight w:val="278"/>
          <w:jc w:val="center"/>
        </w:trPr>
        <w:tc>
          <w:tcPr>
            <w:tcW w:w="889" w:type="dxa"/>
          </w:tcPr>
          <w:p w14:paraId="34FC851F" w14:textId="14647AD3" w:rsidR="0053715F" w:rsidRDefault="00C67513" w:rsidP="0053715F">
            <w:pPr>
              <w:rPr>
                <w:sz w:val="21"/>
                <w:szCs w:val="21"/>
                <w:lang w:val="en-GB"/>
              </w:rPr>
            </w:pPr>
            <w:r>
              <w:rPr>
                <w:sz w:val="21"/>
                <w:szCs w:val="21"/>
                <w:lang w:val="en-GB"/>
              </w:rPr>
              <w:t xml:space="preserve">    </w:t>
            </w:r>
            <w:r w:rsidR="0053715F">
              <w:rPr>
                <w:sz w:val="21"/>
                <w:szCs w:val="21"/>
                <w:lang w:val="en-GB"/>
              </w:rPr>
              <w:t>A7</w:t>
            </w:r>
          </w:p>
        </w:tc>
        <w:tc>
          <w:tcPr>
            <w:tcW w:w="791" w:type="dxa"/>
          </w:tcPr>
          <w:p w14:paraId="568BD3EC" w14:textId="072F0ED1" w:rsidR="0053715F" w:rsidRDefault="0053715F" w:rsidP="00286445">
            <w:pPr>
              <w:tabs>
                <w:tab w:val="left" w:pos="855"/>
              </w:tabs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017</w:t>
            </w:r>
          </w:p>
        </w:tc>
        <w:tc>
          <w:tcPr>
            <w:tcW w:w="1182" w:type="dxa"/>
          </w:tcPr>
          <w:p w14:paraId="4D4DE085" w14:textId="05C3EB46" w:rsidR="0053715F" w:rsidRDefault="0053715F" w:rsidP="0053715F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 xml:space="preserve">      1 / 4</w:t>
            </w:r>
          </w:p>
        </w:tc>
        <w:tc>
          <w:tcPr>
            <w:tcW w:w="712" w:type="dxa"/>
          </w:tcPr>
          <w:p w14:paraId="3FAB3BB6" w14:textId="77777777" w:rsidR="0053715F" w:rsidRDefault="0053715F" w:rsidP="00FE3E2B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5287" w:type="dxa"/>
          </w:tcPr>
          <w:p w14:paraId="271E9673" w14:textId="48257FDF" w:rsidR="0053715F" w:rsidRDefault="0053715F" w:rsidP="00FE3E2B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oxicology Journal</w:t>
            </w:r>
          </w:p>
        </w:tc>
        <w:tc>
          <w:tcPr>
            <w:tcW w:w="3070" w:type="dxa"/>
          </w:tcPr>
          <w:p w14:paraId="5B7E91BE" w14:textId="6DCC4D6D" w:rsidR="0053715F" w:rsidRDefault="0053715F" w:rsidP="00FE3E2B">
            <w:pPr>
              <w:rPr>
                <w:sz w:val="21"/>
                <w:szCs w:val="21"/>
              </w:rPr>
            </w:pPr>
            <w:r w:rsidRPr="004A33AC">
              <w:rPr>
                <w:sz w:val="21"/>
                <w:szCs w:val="21"/>
              </w:rPr>
              <w:t>Elsevier</w:t>
            </w:r>
          </w:p>
        </w:tc>
        <w:tc>
          <w:tcPr>
            <w:tcW w:w="1197" w:type="dxa"/>
            <w:vAlign w:val="center"/>
          </w:tcPr>
          <w:p w14:paraId="21AA094E" w14:textId="14FEEC51" w:rsidR="0053715F" w:rsidRDefault="005826FD" w:rsidP="002A4B4F">
            <w:pPr>
              <w:jc w:val="center"/>
              <w:rPr>
                <w:bCs/>
                <w:sz w:val="21"/>
                <w:szCs w:val="21"/>
              </w:rPr>
            </w:pPr>
            <w:r>
              <w:rPr>
                <w:bCs/>
                <w:sz w:val="21"/>
                <w:szCs w:val="21"/>
              </w:rPr>
              <w:t>1</w:t>
            </w:r>
          </w:p>
        </w:tc>
        <w:tc>
          <w:tcPr>
            <w:tcW w:w="1259" w:type="dxa"/>
            <w:vAlign w:val="center"/>
          </w:tcPr>
          <w:p w14:paraId="1333C2AA" w14:textId="700A608C" w:rsidR="0053715F" w:rsidRDefault="0053715F" w:rsidP="0053715F">
            <w:pPr>
              <w:rPr>
                <w:color w:val="000000"/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 xml:space="preserve">     3.9</w:t>
            </w:r>
          </w:p>
        </w:tc>
      </w:tr>
      <w:tr w:rsidR="00286445" w:rsidRPr="00E70D20" w14:paraId="2A8D59E3" w14:textId="77777777" w:rsidTr="00286445">
        <w:trPr>
          <w:trHeight w:val="278"/>
          <w:jc w:val="center"/>
        </w:trPr>
        <w:tc>
          <w:tcPr>
            <w:tcW w:w="889" w:type="dxa"/>
          </w:tcPr>
          <w:p w14:paraId="30C75E52" w14:textId="38353A7E" w:rsidR="00286445" w:rsidRPr="004A33AC" w:rsidRDefault="00286445" w:rsidP="0053715F">
            <w:pPr>
              <w:rPr>
                <w:sz w:val="21"/>
                <w:szCs w:val="21"/>
                <w:lang w:val="en-GB"/>
              </w:rPr>
            </w:pPr>
            <w:r>
              <w:rPr>
                <w:sz w:val="21"/>
                <w:szCs w:val="21"/>
                <w:lang w:val="en-GB"/>
              </w:rPr>
              <w:t xml:space="preserve">    A</w:t>
            </w:r>
            <w:r w:rsidR="0053715F">
              <w:rPr>
                <w:sz w:val="21"/>
                <w:szCs w:val="21"/>
                <w:lang w:val="en-GB"/>
              </w:rPr>
              <w:t>6</w:t>
            </w:r>
          </w:p>
        </w:tc>
        <w:tc>
          <w:tcPr>
            <w:tcW w:w="791" w:type="dxa"/>
          </w:tcPr>
          <w:p w14:paraId="6B7A2BF4" w14:textId="3F814797" w:rsidR="00286445" w:rsidRDefault="00286445" w:rsidP="00286445">
            <w:pPr>
              <w:tabs>
                <w:tab w:val="left" w:pos="855"/>
              </w:tabs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 xml:space="preserve"> 2017</w:t>
            </w:r>
          </w:p>
        </w:tc>
        <w:tc>
          <w:tcPr>
            <w:tcW w:w="1182" w:type="dxa"/>
          </w:tcPr>
          <w:p w14:paraId="48F52A5F" w14:textId="34164807" w:rsidR="00286445" w:rsidRDefault="00780C60" w:rsidP="00182801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</w:t>
            </w:r>
            <w:r w:rsidR="00286445">
              <w:rPr>
                <w:sz w:val="21"/>
                <w:szCs w:val="21"/>
                <w:lang w:val="el-GR"/>
              </w:rPr>
              <w:t xml:space="preserve"> / </w:t>
            </w:r>
            <w:r w:rsidR="00182801">
              <w:rPr>
                <w:sz w:val="21"/>
                <w:szCs w:val="21"/>
                <w:lang w:val="el-GR"/>
              </w:rPr>
              <w:t>7</w:t>
            </w:r>
          </w:p>
        </w:tc>
        <w:tc>
          <w:tcPr>
            <w:tcW w:w="712" w:type="dxa"/>
          </w:tcPr>
          <w:p w14:paraId="00676CBC" w14:textId="77777777" w:rsidR="00286445" w:rsidRDefault="00286445" w:rsidP="00FE3E2B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5287" w:type="dxa"/>
          </w:tcPr>
          <w:p w14:paraId="1AC32331" w14:textId="58A51255" w:rsidR="00286445" w:rsidRPr="00210DFF" w:rsidRDefault="0001576B" w:rsidP="00FE3E2B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Journal of Nanoparticle R</w:t>
            </w:r>
            <w:r w:rsidR="00286445">
              <w:rPr>
                <w:sz w:val="21"/>
                <w:szCs w:val="21"/>
              </w:rPr>
              <w:t>esearch</w:t>
            </w:r>
          </w:p>
        </w:tc>
        <w:tc>
          <w:tcPr>
            <w:tcW w:w="3070" w:type="dxa"/>
          </w:tcPr>
          <w:p w14:paraId="4B29DFCD" w14:textId="0CAD24CD" w:rsidR="00286445" w:rsidRPr="004A33AC" w:rsidRDefault="00286445" w:rsidP="00FE3E2B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pringer</w:t>
            </w:r>
          </w:p>
        </w:tc>
        <w:tc>
          <w:tcPr>
            <w:tcW w:w="1197" w:type="dxa"/>
            <w:vAlign w:val="center"/>
          </w:tcPr>
          <w:p w14:paraId="207B8AE6" w14:textId="6985F732" w:rsidR="00286445" w:rsidRPr="004A33AC" w:rsidRDefault="00780C60" w:rsidP="002A4B4F">
            <w:pPr>
              <w:jc w:val="center"/>
              <w:rPr>
                <w:bCs/>
                <w:sz w:val="21"/>
                <w:szCs w:val="21"/>
              </w:rPr>
            </w:pPr>
            <w:r>
              <w:rPr>
                <w:bCs/>
                <w:sz w:val="21"/>
                <w:szCs w:val="21"/>
              </w:rPr>
              <w:t>-</w:t>
            </w:r>
          </w:p>
        </w:tc>
        <w:tc>
          <w:tcPr>
            <w:tcW w:w="1259" w:type="dxa"/>
            <w:vAlign w:val="center"/>
          </w:tcPr>
          <w:p w14:paraId="3E8C61B6" w14:textId="63AD46C2" w:rsidR="00286445" w:rsidRDefault="00286445" w:rsidP="00286445">
            <w:pPr>
              <w:rPr>
                <w:color w:val="000000"/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 xml:space="preserve">     2.101</w:t>
            </w:r>
          </w:p>
        </w:tc>
      </w:tr>
      <w:tr w:rsidR="0018012C" w:rsidRPr="00E70D20" w14:paraId="3C71BCB1" w14:textId="77777777" w:rsidTr="002A4B4F">
        <w:trPr>
          <w:jc w:val="center"/>
        </w:trPr>
        <w:tc>
          <w:tcPr>
            <w:tcW w:w="889" w:type="dxa"/>
          </w:tcPr>
          <w:p w14:paraId="4BFF5980" w14:textId="0959494B" w:rsidR="0018012C" w:rsidRPr="004A33AC" w:rsidRDefault="0018012C" w:rsidP="0053715F">
            <w:pPr>
              <w:jc w:val="center"/>
              <w:rPr>
                <w:sz w:val="21"/>
                <w:szCs w:val="21"/>
                <w:lang w:val="en-GB"/>
              </w:rPr>
            </w:pPr>
            <w:r w:rsidRPr="004A33AC">
              <w:rPr>
                <w:sz w:val="21"/>
                <w:szCs w:val="21"/>
                <w:lang w:val="en-GB"/>
              </w:rPr>
              <w:t>A</w:t>
            </w:r>
            <w:r w:rsidR="0053715F">
              <w:rPr>
                <w:sz w:val="21"/>
                <w:szCs w:val="21"/>
                <w:lang w:val="en-GB"/>
              </w:rPr>
              <w:t>5</w:t>
            </w:r>
          </w:p>
        </w:tc>
        <w:tc>
          <w:tcPr>
            <w:tcW w:w="791" w:type="dxa"/>
          </w:tcPr>
          <w:p w14:paraId="1E19527A" w14:textId="2D569434" w:rsidR="0018012C" w:rsidRPr="004A33AC" w:rsidRDefault="00210DFF" w:rsidP="00FE3E2B">
            <w:pPr>
              <w:tabs>
                <w:tab w:val="left" w:pos="855"/>
              </w:tabs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017</w:t>
            </w:r>
          </w:p>
        </w:tc>
        <w:tc>
          <w:tcPr>
            <w:tcW w:w="1182" w:type="dxa"/>
          </w:tcPr>
          <w:p w14:paraId="4C7DD707" w14:textId="580580CF" w:rsidR="0018012C" w:rsidRPr="004A33AC" w:rsidRDefault="00813180" w:rsidP="00FE3E2B">
            <w:pPr>
              <w:jc w:val="center"/>
              <w:rPr>
                <w:sz w:val="21"/>
                <w:szCs w:val="21"/>
                <w:lang w:val="el-GR"/>
              </w:rPr>
            </w:pPr>
            <w:r>
              <w:rPr>
                <w:sz w:val="21"/>
                <w:szCs w:val="21"/>
              </w:rPr>
              <w:t>3</w:t>
            </w:r>
            <w:r w:rsidR="00210DFF">
              <w:rPr>
                <w:sz w:val="21"/>
                <w:szCs w:val="21"/>
                <w:lang w:val="el-GR"/>
              </w:rPr>
              <w:t xml:space="preserve"> / 9</w:t>
            </w:r>
          </w:p>
        </w:tc>
        <w:tc>
          <w:tcPr>
            <w:tcW w:w="712" w:type="dxa"/>
          </w:tcPr>
          <w:p w14:paraId="12AF170A" w14:textId="1C86C90E" w:rsidR="0018012C" w:rsidRPr="004A33AC" w:rsidRDefault="002A4B4F" w:rsidP="00FE3E2B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*</w:t>
            </w:r>
          </w:p>
        </w:tc>
        <w:tc>
          <w:tcPr>
            <w:tcW w:w="5287" w:type="dxa"/>
          </w:tcPr>
          <w:p w14:paraId="621398E5" w14:textId="7346F6E6" w:rsidR="0018012C" w:rsidRPr="004A33AC" w:rsidRDefault="00210DFF" w:rsidP="00FE3E2B">
            <w:pPr>
              <w:rPr>
                <w:sz w:val="21"/>
                <w:szCs w:val="21"/>
              </w:rPr>
            </w:pPr>
            <w:proofErr w:type="spellStart"/>
            <w:r w:rsidRPr="00210DFF">
              <w:rPr>
                <w:sz w:val="21"/>
                <w:szCs w:val="21"/>
              </w:rPr>
              <w:t>Bioc</w:t>
            </w:r>
            <w:bookmarkStart w:id="0" w:name="_GoBack"/>
            <w:bookmarkEnd w:id="0"/>
            <w:r w:rsidRPr="00210DFF">
              <w:rPr>
                <w:sz w:val="21"/>
                <w:szCs w:val="21"/>
              </w:rPr>
              <w:t>himica</w:t>
            </w:r>
            <w:proofErr w:type="spellEnd"/>
            <w:r w:rsidRPr="00210DFF">
              <w:rPr>
                <w:sz w:val="21"/>
                <w:szCs w:val="21"/>
              </w:rPr>
              <w:t xml:space="preserve"> et </w:t>
            </w:r>
            <w:proofErr w:type="spellStart"/>
            <w:r w:rsidRPr="00210DFF">
              <w:rPr>
                <w:sz w:val="21"/>
                <w:szCs w:val="21"/>
              </w:rPr>
              <w:t>Biophysica</w:t>
            </w:r>
            <w:proofErr w:type="spellEnd"/>
            <w:r w:rsidRPr="00210DFF">
              <w:rPr>
                <w:sz w:val="21"/>
                <w:szCs w:val="21"/>
              </w:rPr>
              <w:t xml:space="preserve"> Acta (BBA) - General Subjects</w:t>
            </w:r>
          </w:p>
        </w:tc>
        <w:tc>
          <w:tcPr>
            <w:tcW w:w="3070" w:type="dxa"/>
          </w:tcPr>
          <w:p w14:paraId="24DD8739" w14:textId="60D516D4" w:rsidR="0018012C" w:rsidRPr="004A33AC" w:rsidRDefault="00210DFF" w:rsidP="00FE3E2B">
            <w:pPr>
              <w:rPr>
                <w:sz w:val="21"/>
                <w:szCs w:val="21"/>
              </w:rPr>
            </w:pPr>
            <w:r w:rsidRPr="004A33AC">
              <w:rPr>
                <w:sz w:val="21"/>
                <w:szCs w:val="21"/>
              </w:rPr>
              <w:t>Elsevier</w:t>
            </w:r>
          </w:p>
        </w:tc>
        <w:tc>
          <w:tcPr>
            <w:tcW w:w="1197" w:type="dxa"/>
            <w:vAlign w:val="center"/>
          </w:tcPr>
          <w:p w14:paraId="61995D1D" w14:textId="66C9E02F" w:rsidR="0018012C" w:rsidRPr="004A33AC" w:rsidRDefault="005826FD" w:rsidP="002A4B4F">
            <w:pPr>
              <w:jc w:val="center"/>
              <w:rPr>
                <w:bCs/>
                <w:sz w:val="21"/>
                <w:szCs w:val="21"/>
              </w:rPr>
            </w:pPr>
            <w:r>
              <w:rPr>
                <w:bCs/>
                <w:sz w:val="21"/>
                <w:szCs w:val="21"/>
              </w:rPr>
              <w:t>3</w:t>
            </w:r>
          </w:p>
        </w:tc>
        <w:tc>
          <w:tcPr>
            <w:tcW w:w="1259" w:type="dxa"/>
            <w:vAlign w:val="center"/>
          </w:tcPr>
          <w:p w14:paraId="5395FF58" w14:textId="4A4FEAA6" w:rsidR="0018012C" w:rsidRPr="004A33AC" w:rsidRDefault="00D85F84" w:rsidP="002A4B4F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5.083</w:t>
            </w:r>
          </w:p>
        </w:tc>
      </w:tr>
      <w:tr w:rsidR="00923902" w:rsidRPr="00E70D20" w14:paraId="3CE5868C" w14:textId="77777777" w:rsidTr="0053715F">
        <w:trPr>
          <w:trHeight w:val="291"/>
          <w:jc w:val="center"/>
        </w:trPr>
        <w:tc>
          <w:tcPr>
            <w:tcW w:w="889" w:type="dxa"/>
          </w:tcPr>
          <w:p w14:paraId="1A8423C2" w14:textId="4087FB80" w:rsidR="00923902" w:rsidRPr="004A33AC" w:rsidRDefault="00923902" w:rsidP="0053715F">
            <w:pPr>
              <w:jc w:val="center"/>
              <w:rPr>
                <w:sz w:val="21"/>
                <w:szCs w:val="21"/>
                <w:lang w:val="en-GB"/>
              </w:rPr>
            </w:pPr>
            <w:r w:rsidRPr="004A33AC">
              <w:rPr>
                <w:sz w:val="21"/>
                <w:szCs w:val="21"/>
                <w:lang w:val="en-GB"/>
              </w:rPr>
              <w:t>A</w:t>
            </w:r>
            <w:r w:rsidR="0053715F">
              <w:rPr>
                <w:sz w:val="21"/>
                <w:szCs w:val="21"/>
                <w:lang w:val="en-GB"/>
              </w:rPr>
              <w:t>4</w:t>
            </w:r>
          </w:p>
        </w:tc>
        <w:tc>
          <w:tcPr>
            <w:tcW w:w="791" w:type="dxa"/>
          </w:tcPr>
          <w:p w14:paraId="5A5C9826" w14:textId="24F8A6C4" w:rsidR="00923902" w:rsidRPr="004A33AC" w:rsidRDefault="00923902" w:rsidP="00FE3E2B">
            <w:pPr>
              <w:tabs>
                <w:tab w:val="left" w:pos="855"/>
              </w:tabs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016</w:t>
            </w:r>
          </w:p>
        </w:tc>
        <w:tc>
          <w:tcPr>
            <w:tcW w:w="1182" w:type="dxa"/>
          </w:tcPr>
          <w:p w14:paraId="2D45DF5E" w14:textId="087B9B68" w:rsidR="00923902" w:rsidRPr="004A33AC" w:rsidRDefault="00BF278F" w:rsidP="00FE3E2B">
            <w:pPr>
              <w:jc w:val="center"/>
              <w:rPr>
                <w:sz w:val="21"/>
                <w:szCs w:val="21"/>
                <w:lang w:val="el-GR"/>
              </w:rPr>
            </w:pPr>
            <w:r>
              <w:rPr>
                <w:sz w:val="21"/>
                <w:szCs w:val="21"/>
              </w:rPr>
              <w:t>1</w:t>
            </w:r>
            <w:r w:rsidR="00923902">
              <w:rPr>
                <w:sz w:val="21"/>
                <w:szCs w:val="21"/>
                <w:lang w:val="el-GR"/>
              </w:rPr>
              <w:t xml:space="preserve"> / 8</w:t>
            </w:r>
          </w:p>
        </w:tc>
        <w:tc>
          <w:tcPr>
            <w:tcW w:w="712" w:type="dxa"/>
          </w:tcPr>
          <w:p w14:paraId="6C96F2C3" w14:textId="3529B80E" w:rsidR="00923902" w:rsidRPr="004A33AC" w:rsidRDefault="00923902" w:rsidP="00FE3E2B">
            <w:pPr>
              <w:jc w:val="center"/>
              <w:rPr>
                <w:sz w:val="21"/>
                <w:szCs w:val="21"/>
                <w:lang w:val="el-GR"/>
              </w:rPr>
            </w:pPr>
          </w:p>
        </w:tc>
        <w:tc>
          <w:tcPr>
            <w:tcW w:w="5287" w:type="dxa"/>
          </w:tcPr>
          <w:p w14:paraId="75EC05F8" w14:textId="479A8587" w:rsidR="00923902" w:rsidRPr="004A33AC" w:rsidRDefault="00923902" w:rsidP="00FE3E2B">
            <w:pPr>
              <w:rPr>
                <w:sz w:val="21"/>
                <w:szCs w:val="21"/>
              </w:rPr>
            </w:pPr>
            <w:proofErr w:type="spellStart"/>
            <w:r w:rsidRPr="00210DFF">
              <w:rPr>
                <w:sz w:val="21"/>
                <w:szCs w:val="21"/>
              </w:rPr>
              <w:t>Biochimica</w:t>
            </w:r>
            <w:proofErr w:type="spellEnd"/>
            <w:r w:rsidRPr="00210DFF">
              <w:rPr>
                <w:sz w:val="21"/>
                <w:szCs w:val="21"/>
              </w:rPr>
              <w:t xml:space="preserve"> et </w:t>
            </w:r>
            <w:proofErr w:type="spellStart"/>
            <w:r w:rsidRPr="00210DFF">
              <w:rPr>
                <w:sz w:val="21"/>
                <w:szCs w:val="21"/>
              </w:rPr>
              <w:t>Biophysica</w:t>
            </w:r>
            <w:proofErr w:type="spellEnd"/>
            <w:r w:rsidRPr="00210DFF">
              <w:rPr>
                <w:sz w:val="21"/>
                <w:szCs w:val="21"/>
              </w:rPr>
              <w:t xml:space="preserve"> Acta (BBA) - General Subjects</w:t>
            </w:r>
          </w:p>
        </w:tc>
        <w:tc>
          <w:tcPr>
            <w:tcW w:w="3070" w:type="dxa"/>
          </w:tcPr>
          <w:p w14:paraId="7AADE0EB" w14:textId="77777777" w:rsidR="00923902" w:rsidRPr="004A33AC" w:rsidRDefault="00923902" w:rsidP="00FE3E2B">
            <w:pPr>
              <w:rPr>
                <w:sz w:val="21"/>
                <w:szCs w:val="21"/>
              </w:rPr>
            </w:pPr>
            <w:r w:rsidRPr="004A33AC">
              <w:rPr>
                <w:sz w:val="21"/>
                <w:szCs w:val="21"/>
              </w:rPr>
              <w:t>Elsevier</w:t>
            </w:r>
          </w:p>
        </w:tc>
        <w:tc>
          <w:tcPr>
            <w:tcW w:w="1197" w:type="dxa"/>
            <w:vAlign w:val="center"/>
          </w:tcPr>
          <w:p w14:paraId="7B9A91E0" w14:textId="46D197C5" w:rsidR="00923902" w:rsidRPr="004A33AC" w:rsidRDefault="005826FD" w:rsidP="002A4B4F">
            <w:pPr>
              <w:jc w:val="center"/>
              <w:rPr>
                <w:bCs/>
                <w:sz w:val="21"/>
                <w:szCs w:val="21"/>
              </w:rPr>
            </w:pPr>
            <w:r>
              <w:rPr>
                <w:bCs/>
                <w:sz w:val="21"/>
                <w:szCs w:val="21"/>
              </w:rPr>
              <w:t>4</w:t>
            </w:r>
          </w:p>
        </w:tc>
        <w:tc>
          <w:tcPr>
            <w:tcW w:w="1259" w:type="dxa"/>
            <w:vAlign w:val="center"/>
          </w:tcPr>
          <w:p w14:paraId="73DB3DFA" w14:textId="184C234E" w:rsidR="00923902" w:rsidRPr="004A33AC" w:rsidRDefault="00051891" w:rsidP="002A4B4F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5.083</w:t>
            </w:r>
          </w:p>
        </w:tc>
      </w:tr>
      <w:tr w:rsidR="00D61F15" w:rsidRPr="00E70D20" w14:paraId="1DCDCDB4" w14:textId="77777777" w:rsidTr="002A4B4F">
        <w:trPr>
          <w:jc w:val="center"/>
        </w:trPr>
        <w:tc>
          <w:tcPr>
            <w:tcW w:w="889" w:type="dxa"/>
          </w:tcPr>
          <w:p w14:paraId="425F7DC2" w14:textId="754956C4" w:rsidR="00D61F15" w:rsidRPr="004A33AC" w:rsidRDefault="00D61F15" w:rsidP="00D61F15">
            <w:pPr>
              <w:jc w:val="center"/>
              <w:rPr>
                <w:sz w:val="21"/>
                <w:szCs w:val="21"/>
                <w:lang w:val="en-GB"/>
              </w:rPr>
            </w:pPr>
            <w:r w:rsidRPr="004A33AC">
              <w:rPr>
                <w:sz w:val="21"/>
                <w:szCs w:val="21"/>
                <w:lang w:val="en-GB"/>
              </w:rPr>
              <w:t>A</w:t>
            </w:r>
            <w:r>
              <w:rPr>
                <w:sz w:val="21"/>
                <w:szCs w:val="21"/>
                <w:lang w:val="en-GB"/>
              </w:rPr>
              <w:t>3</w:t>
            </w:r>
          </w:p>
        </w:tc>
        <w:tc>
          <w:tcPr>
            <w:tcW w:w="791" w:type="dxa"/>
          </w:tcPr>
          <w:p w14:paraId="646858AF" w14:textId="38273552" w:rsidR="00D61F15" w:rsidRDefault="00D61F15" w:rsidP="0053715F">
            <w:pPr>
              <w:tabs>
                <w:tab w:val="left" w:pos="855"/>
              </w:tabs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01</w:t>
            </w:r>
            <w:r w:rsidR="0053715F">
              <w:rPr>
                <w:sz w:val="21"/>
                <w:szCs w:val="21"/>
              </w:rPr>
              <w:t>6</w:t>
            </w:r>
          </w:p>
        </w:tc>
        <w:tc>
          <w:tcPr>
            <w:tcW w:w="1182" w:type="dxa"/>
          </w:tcPr>
          <w:p w14:paraId="121F3048" w14:textId="720B2F43" w:rsidR="00D61F15" w:rsidRDefault="0053715F" w:rsidP="0053715F">
            <w:pPr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</w:t>
            </w:r>
            <w:r w:rsidR="00D61F15">
              <w:rPr>
                <w:sz w:val="21"/>
                <w:szCs w:val="21"/>
                <w:lang w:val="el-GR"/>
              </w:rPr>
              <w:t xml:space="preserve"> /</w:t>
            </w:r>
            <w:r>
              <w:rPr>
                <w:sz w:val="21"/>
                <w:szCs w:val="21"/>
                <w:lang w:val="el-GR"/>
              </w:rPr>
              <w:t>7</w:t>
            </w:r>
          </w:p>
        </w:tc>
        <w:tc>
          <w:tcPr>
            <w:tcW w:w="712" w:type="dxa"/>
          </w:tcPr>
          <w:p w14:paraId="518BF38D" w14:textId="77777777" w:rsidR="00D61F15" w:rsidRPr="004A33AC" w:rsidRDefault="00D61F15" w:rsidP="00FE3E2B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5287" w:type="dxa"/>
          </w:tcPr>
          <w:p w14:paraId="010B4750" w14:textId="6D01A0F9" w:rsidR="00D61F15" w:rsidRPr="004A33AC" w:rsidRDefault="00D61F15" w:rsidP="00FE3E2B">
            <w:pPr>
              <w:rPr>
                <w:sz w:val="21"/>
                <w:szCs w:val="21"/>
              </w:rPr>
            </w:pPr>
            <w:r w:rsidRPr="004A33AC">
              <w:rPr>
                <w:sz w:val="21"/>
                <w:szCs w:val="21"/>
              </w:rPr>
              <w:t>Journal of Engineering Science and Technology Review</w:t>
            </w:r>
          </w:p>
        </w:tc>
        <w:tc>
          <w:tcPr>
            <w:tcW w:w="3070" w:type="dxa"/>
          </w:tcPr>
          <w:p w14:paraId="28BB686F" w14:textId="72896A5D" w:rsidR="00D61F15" w:rsidRDefault="00D61F15" w:rsidP="00FE3E2B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Eastern Macedonia and Thrace Institute of Technology</w:t>
            </w:r>
          </w:p>
        </w:tc>
        <w:tc>
          <w:tcPr>
            <w:tcW w:w="1197" w:type="dxa"/>
            <w:vAlign w:val="center"/>
          </w:tcPr>
          <w:p w14:paraId="38A22FC9" w14:textId="457444A2" w:rsidR="00D61F15" w:rsidRDefault="005826FD" w:rsidP="002A4B4F">
            <w:pPr>
              <w:jc w:val="center"/>
              <w:rPr>
                <w:bCs/>
                <w:sz w:val="21"/>
                <w:szCs w:val="21"/>
              </w:rPr>
            </w:pPr>
            <w:r>
              <w:rPr>
                <w:bCs/>
                <w:sz w:val="21"/>
                <w:szCs w:val="21"/>
              </w:rPr>
              <w:t>3</w:t>
            </w:r>
          </w:p>
        </w:tc>
        <w:tc>
          <w:tcPr>
            <w:tcW w:w="1259" w:type="dxa"/>
            <w:vAlign w:val="center"/>
          </w:tcPr>
          <w:p w14:paraId="410FFF9C" w14:textId="67E9E7B1" w:rsidR="00D61F15" w:rsidRDefault="00D61F15" w:rsidP="002A4B4F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-</w:t>
            </w:r>
          </w:p>
        </w:tc>
      </w:tr>
      <w:tr w:rsidR="00D61F15" w:rsidRPr="00E70D20" w14:paraId="3AB79DD0" w14:textId="77777777" w:rsidTr="002A4B4F">
        <w:trPr>
          <w:jc w:val="center"/>
        </w:trPr>
        <w:tc>
          <w:tcPr>
            <w:tcW w:w="889" w:type="dxa"/>
          </w:tcPr>
          <w:p w14:paraId="055FF2C7" w14:textId="0FA31845" w:rsidR="00D61F15" w:rsidRPr="004A33AC" w:rsidRDefault="00D61F15" w:rsidP="00FE3E2B">
            <w:pPr>
              <w:jc w:val="center"/>
              <w:rPr>
                <w:sz w:val="21"/>
                <w:szCs w:val="21"/>
                <w:lang w:val="en-GB"/>
              </w:rPr>
            </w:pPr>
            <w:r w:rsidRPr="004A33AC">
              <w:rPr>
                <w:sz w:val="21"/>
                <w:szCs w:val="21"/>
                <w:lang w:val="en-GB"/>
              </w:rPr>
              <w:t>A2</w:t>
            </w:r>
          </w:p>
        </w:tc>
        <w:tc>
          <w:tcPr>
            <w:tcW w:w="791" w:type="dxa"/>
          </w:tcPr>
          <w:p w14:paraId="4CF16055" w14:textId="7352FB42" w:rsidR="00D61F15" w:rsidRPr="004A33AC" w:rsidRDefault="00D61F15" w:rsidP="00FE3E2B">
            <w:pPr>
              <w:tabs>
                <w:tab w:val="left" w:pos="855"/>
              </w:tabs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015</w:t>
            </w:r>
          </w:p>
        </w:tc>
        <w:tc>
          <w:tcPr>
            <w:tcW w:w="1182" w:type="dxa"/>
          </w:tcPr>
          <w:p w14:paraId="630984E1" w14:textId="36DCEB94" w:rsidR="00D61F15" w:rsidRPr="004A33AC" w:rsidRDefault="00D61F15" w:rsidP="00FE3E2B">
            <w:pPr>
              <w:jc w:val="center"/>
              <w:rPr>
                <w:sz w:val="21"/>
                <w:szCs w:val="21"/>
                <w:lang w:val="el-GR"/>
              </w:rPr>
            </w:pPr>
            <w:r>
              <w:rPr>
                <w:sz w:val="21"/>
                <w:szCs w:val="21"/>
              </w:rPr>
              <w:t>4</w:t>
            </w:r>
            <w:r>
              <w:rPr>
                <w:sz w:val="21"/>
                <w:szCs w:val="21"/>
                <w:lang w:val="el-GR"/>
              </w:rPr>
              <w:t xml:space="preserve"> /6</w:t>
            </w:r>
          </w:p>
        </w:tc>
        <w:tc>
          <w:tcPr>
            <w:tcW w:w="712" w:type="dxa"/>
          </w:tcPr>
          <w:p w14:paraId="7F3B8A12" w14:textId="77777777" w:rsidR="00D61F15" w:rsidRPr="004A33AC" w:rsidRDefault="00D61F15" w:rsidP="00FE3E2B">
            <w:pPr>
              <w:jc w:val="center"/>
              <w:rPr>
                <w:sz w:val="21"/>
                <w:szCs w:val="21"/>
              </w:rPr>
            </w:pPr>
          </w:p>
        </w:tc>
        <w:tc>
          <w:tcPr>
            <w:tcW w:w="5287" w:type="dxa"/>
          </w:tcPr>
          <w:p w14:paraId="2A2CC8AE" w14:textId="3C751DA1" w:rsidR="00D61F15" w:rsidRPr="004A33AC" w:rsidRDefault="00D61F15" w:rsidP="00FE3E2B">
            <w:pPr>
              <w:rPr>
                <w:sz w:val="21"/>
                <w:szCs w:val="21"/>
              </w:rPr>
            </w:pPr>
            <w:r w:rsidRPr="004A33AC">
              <w:rPr>
                <w:sz w:val="21"/>
                <w:szCs w:val="21"/>
              </w:rPr>
              <w:t>Journal of Engineering Science and Technology Review</w:t>
            </w:r>
          </w:p>
        </w:tc>
        <w:tc>
          <w:tcPr>
            <w:tcW w:w="3070" w:type="dxa"/>
          </w:tcPr>
          <w:p w14:paraId="131B83AB" w14:textId="73FE6E58" w:rsidR="00D61F15" w:rsidRPr="004A33AC" w:rsidRDefault="00D61F15" w:rsidP="00FE3E2B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Eastern Macedonia and Thrace Institute of Technology</w:t>
            </w:r>
          </w:p>
        </w:tc>
        <w:tc>
          <w:tcPr>
            <w:tcW w:w="1197" w:type="dxa"/>
            <w:vAlign w:val="center"/>
          </w:tcPr>
          <w:p w14:paraId="21970366" w14:textId="1320F027" w:rsidR="00D61F15" w:rsidRPr="004A33AC" w:rsidRDefault="005826FD" w:rsidP="002A4B4F">
            <w:pPr>
              <w:jc w:val="center"/>
              <w:rPr>
                <w:bCs/>
                <w:sz w:val="21"/>
                <w:szCs w:val="21"/>
              </w:rPr>
            </w:pPr>
            <w:r>
              <w:rPr>
                <w:bCs/>
                <w:sz w:val="21"/>
                <w:szCs w:val="21"/>
              </w:rPr>
              <w:t>1</w:t>
            </w:r>
          </w:p>
        </w:tc>
        <w:tc>
          <w:tcPr>
            <w:tcW w:w="1259" w:type="dxa"/>
            <w:vAlign w:val="center"/>
          </w:tcPr>
          <w:p w14:paraId="396A3673" w14:textId="5246DC97" w:rsidR="00D61F15" w:rsidRPr="004A33AC" w:rsidRDefault="00D61F15" w:rsidP="002A4B4F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-</w:t>
            </w:r>
          </w:p>
        </w:tc>
      </w:tr>
      <w:tr w:rsidR="00D61F15" w:rsidRPr="00E70D20" w14:paraId="45EA4A5A" w14:textId="77777777" w:rsidTr="002A4B4F">
        <w:trPr>
          <w:jc w:val="center"/>
        </w:trPr>
        <w:tc>
          <w:tcPr>
            <w:tcW w:w="889" w:type="dxa"/>
          </w:tcPr>
          <w:p w14:paraId="312E0BB5" w14:textId="74802EA6" w:rsidR="00D61F15" w:rsidRPr="004A33AC" w:rsidRDefault="00D61F15" w:rsidP="00494DB5">
            <w:pPr>
              <w:jc w:val="center"/>
              <w:rPr>
                <w:sz w:val="21"/>
                <w:szCs w:val="21"/>
              </w:rPr>
            </w:pPr>
            <w:r w:rsidRPr="004A33AC">
              <w:rPr>
                <w:sz w:val="21"/>
                <w:szCs w:val="21"/>
                <w:lang w:val="en-GB"/>
              </w:rPr>
              <w:t>A</w:t>
            </w:r>
            <w:r>
              <w:rPr>
                <w:sz w:val="21"/>
                <w:szCs w:val="21"/>
              </w:rPr>
              <w:t>1</w:t>
            </w:r>
          </w:p>
        </w:tc>
        <w:tc>
          <w:tcPr>
            <w:tcW w:w="791" w:type="dxa"/>
          </w:tcPr>
          <w:p w14:paraId="4E83DBBF" w14:textId="2A68764A" w:rsidR="00D61F15" w:rsidRPr="004A33AC" w:rsidRDefault="00D61F15" w:rsidP="00FE3E2B">
            <w:pPr>
              <w:tabs>
                <w:tab w:val="left" w:pos="855"/>
              </w:tabs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015</w:t>
            </w:r>
          </w:p>
        </w:tc>
        <w:tc>
          <w:tcPr>
            <w:tcW w:w="1182" w:type="dxa"/>
          </w:tcPr>
          <w:p w14:paraId="339202AF" w14:textId="70B60D4D" w:rsidR="00D61F15" w:rsidRPr="004A33AC" w:rsidRDefault="00D61F15" w:rsidP="00FE3E2B">
            <w:pPr>
              <w:jc w:val="center"/>
              <w:rPr>
                <w:sz w:val="21"/>
                <w:szCs w:val="21"/>
                <w:lang w:val="el-GR"/>
              </w:rPr>
            </w:pPr>
            <w:r>
              <w:rPr>
                <w:sz w:val="21"/>
                <w:szCs w:val="21"/>
                <w:lang w:val="el-GR"/>
              </w:rPr>
              <w:t>2 / 5</w:t>
            </w:r>
          </w:p>
        </w:tc>
        <w:tc>
          <w:tcPr>
            <w:tcW w:w="712" w:type="dxa"/>
          </w:tcPr>
          <w:p w14:paraId="037DB451" w14:textId="45C670CB" w:rsidR="00D61F15" w:rsidRPr="004A33AC" w:rsidRDefault="00D61F15" w:rsidP="00FE3E2B">
            <w:pPr>
              <w:jc w:val="center"/>
              <w:rPr>
                <w:sz w:val="21"/>
                <w:szCs w:val="21"/>
                <w:lang w:val="el-GR"/>
              </w:rPr>
            </w:pPr>
          </w:p>
        </w:tc>
        <w:tc>
          <w:tcPr>
            <w:tcW w:w="5287" w:type="dxa"/>
          </w:tcPr>
          <w:p w14:paraId="087B3882" w14:textId="5A8A3345" w:rsidR="00D61F15" w:rsidRPr="004A33AC" w:rsidRDefault="00D61F15" w:rsidP="00FE3E2B">
            <w:pPr>
              <w:rPr>
                <w:sz w:val="21"/>
                <w:szCs w:val="21"/>
              </w:rPr>
            </w:pPr>
            <w:r w:rsidRPr="004A33AC">
              <w:rPr>
                <w:sz w:val="21"/>
                <w:szCs w:val="21"/>
              </w:rPr>
              <w:t>Journal of Engineering Science and Technology Review</w:t>
            </w:r>
          </w:p>
        </w:tc>
        <w:tc>
          <w:tcPr>
            <w:tcW w:w="3070" w:type="dxa"/>
          </w:tcPr>
          <w:p w14:paraId="7A3385BA" w14:textId="02DDD49B" w:rsidR="00D61F15" w:rsidRPr="004A33AC" w:rsidRDefault="00D61F15" w:rsidP="00FE3E2B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Eastern Macedonia and Thrace Institute of Technology</w:t>
            </w:r>
          </w:p>
        </w:tc>
        <w:tc>
          <w:tcPr>
            <w:tcW w:w="1197" w:type="dxa"/>
            <w:vAlign w:val="center"/>
          </w:tcPr>
          <w:p w14:paraId="259E1ABF" w14:textId="161ACB6E" w:rsidR="00D61F15" w:rsidRPr="004A33AC" w:rsidRDefault="005826FD" w:rsidP="002A4B4F">
            <w:pPr>
              <w:jc w:val="center"/>
              <w:rPr>
                <w:bCs/>
                <w:sz w:val="21"/>
                <w:szCs w:val="21"/>
              </w:rPr>
            </w:pPr>
            <w:r>
              <w:rPr>
                <w:bCs/>
                <w:sz w:val="21"/>
                <w:szCs w:val="21"/>
              </w:rPr>
              <w:t>1</w:t>
            </w:r>
          </w:p>
        </w:tc>
        <w:tc>
          <w:tcPr>
            <w:tcW w:w="1259" w:type="dxa"/>
            <w:vAlign w:val="center"/>
          </w:tcPr>
          <w:p w14:paraId="3D74D3B3" w14:textId="0020A629" w:rsidR="00D61F15" w:rsidRPr="004A33AC" w:rsidRDefault="00D61F15" w:rsidP="002A4B4F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color w:val="000000"/>
                <w:sz w:val="21"/>
                <w:szCs w:val="21"/>
              </w:rPr>
              <w:t>-</w:t>
            </w:r>
          </w:p>
        </w:tc>
      </w:tr>
      <w:tr w:rsidR="00D61F15" w:rsidRPr="00E70D20" w14:paraId="591C1B96" w14:textId="77777777" w:rsidTr="004A33AC">
        <w:trPr>
          <w:trHeight w:val="222"/>
          <w:jc w:val="center"/>
        </w:trPr>
        <w:tc>
          <w:tcPr>
            <w:tcW w:w="889" w:type="dxa"/>
          </w:tcPr>
          <w:p w14:paraId="049E91B8" w14:textId="77777777" w:rsidR="00D61F15" w:rsidRPr="00AC78CD" w:rsidRDefault="00D61F15" w:rsidP="005307B1">
            <w:pPr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791" w:type="dxa"/>
          </w:tcPr>
          <w:p w14:paraId="5248E24F" w14:textId="77777777" w:rsidR="00D61F15" w:rsidRPr="00AC78CD" w:rsidRDefault="00D61F15" w:rsidP="005307B1">
            <w:pPr>
              <w:tabs>
                <w:tab w:val="left" w:pos="855"/>
              </w:tabs>
              <w:jc w:val="center"/>
              <w:rPr>
                <w:sz w:val="22"/>
                <w:szCs w:val="22"/>
              </w:rPr>
            </w:pPr>
          </w:p>
        </w:tc>
        <w:tc>
          <w:tcPr>
            <w:tcW w:w="1182" w:type="dxa"/>
          </w:tcPr>
          <w:p w14:paraId="511EDFD1" w14:textId="77777777" w:rsidR="00D61F15" w:rsidRPr="00AC78CD" w:rsidRDefault="00D61F15" w:rsidP="005307B1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712" w:type="dxa"/>
          </w:tcPr>
          <w:p w14:paraId="287D3D14" w14:textId="77777777" w:rsidR="00D61F15" w:rsidRPr="00AC78CD" w:rsidRDefault="00D61F15" w:rsidP="005307B1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5287" w:type="dxa"/>
          </w:tcPr>
          <w:p w14:paraId="679CEE2C" w14:textId="77777777" w:rsidR="00D61F15" w:rsidRPr="00AC78CD" w:rsidRDefault="00D61F15" w:rsidP="005307B1">
            <w:pPr>
              <w:rPr>
                <w:sz w:val="22"/>
                <w:szCs w:val="22"/>
              </w:rPr>
            </w:pPr>
          </w:p>
        </w:tc>
        <w:tc>
          <w:tcPr>
            <w:tcW w:w="3070" w:type="dxa"/>
          </w:tcPr>
          <w:p w14:paraId="0A69F9E2" w14:textId="77777777" w:rsidR="00D61F15" w:rsidRPr="00AC78CD" w:rsidRDefault="00D61F15" w:rsidP="005307B1">
            <w:pPr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1197" w:type="dxa"/>
            <w:tcBorders>
              <w:top w:val="single" w:sz="4" w:space="0" w:color="auto"/>
              <w:bottom w:val="single" w:sz="4" w:space="0" w:color="auto"/>
            </w:tcBorders>
          </w:tcPr>
          <w:p w14:paraId="1EA41C29" w14:textId="1CFAECA4" w:rsidR="00D61F15" w:rsidRPr="004A33AC" w:rsidRDefault="00D61F15" w:rsidP="005F056D">
            <w:pPr>
              <w:jc w:val="center"/>
              <w:rPr>
                <w:b/>
                <w:sz w:val="21"/>
                <w:szCs w:val="21"/>
                <w:lang w:val="el-GR"/>
              </w:rPr>
            </w:pPr>
            <w:r>
              <w:rPr>
                <w:b/>
                <w:sz w:val="21"/>
                <w:szCs w:val="21"/>
              </w:rPr>
              <w:t>1</w:t>
            </w:r>
            <w:r w:rsidR="005826FD">
              <w:rPr>
                <w:b/>
                <w:sz w:val="21"/>
                <w:szCs w:val="21"/>
              </w:rPr>
              <w:t>3</w:t>
            </w:r>
          </w:p>
        </w:tc>
        <w:tc>
          <w:tcPr>
            <w:tcW w:w="1259" w:type="dxa"/>
            <w:tcBorders>
              <w:top w:val="single" w:sz="4" w:space="0" w:color="auto"/>
              <w:bottom w:val="single" w:sz="4" w:space="0" w:color="auto"/>
            </w:tcBorders>
          </w:tcPr>
          <w:p w14:paraId="18D90832" w14:textId="2F4EACF0" w:rsidR="00D61F15" w:rsidRPr="004A33AC" w:rsidRDefault="00D61F15" w:rsidP="0053715F">
            <w:pPr>
              <w:jc w:val="center"/>
              <w:rPr>
                <w:b/>
                <w:color w:val="000000"/>
                <w:sz w:val="21"/>
                <w:szCs w:val="21"/>
              </w:rPr>
            </w:pPr>
            <w:r>
              <w:rPr>
                <w:b/>
                <w:color w:val="000000"/>
                <w:sz w:val="21"/>
                <w:szCs w:val="21"/>
              </w:rPr>
              <w:t>AV=</w:t>
            </w:r>
            <w:r w:rsidR="005826FD">
              <w:rPr>
                <w:b/>
                <w:color w:val="000000"/>
                <w:sz w:val="21"/>
                <w:szCs w:val="21"/>
              </w:rPr>
              <w:t>3</w:t>
            </w:r>
            <w:r>
              <w:rPr>
                <w:b/>
                <w:color w:val="000000"/>
                <w:sz w:val="21"/>
                <w:szCs w:val="21"/>
              </w:rPr>
              <w:t>,</w:t>
            </w:r>
            <w:r w:rsidR="005826FD">
              <w:rPr>
                <w:b/>
                <w:color w:val="000000"/>
                <w:sz w:val="21"/>
                <w:szCs w:val="21"/>
              </w:rPr>
              <w:t>53</w:t>
            </w:r>
          </w:p>
        </w:tc>
      </w:tr>
      <w:tr w:rsidR="00D61F15" w:rsidRPr="00E70D20" w14:paraId="145583CD" w14:textId="77777777" w:rsidTr="0027760E">
        <w:trPr>
          <w:jc w:val="center"/>
        </w:trPr>
        <w:tc>
          <w:tcPr>
            <w:tcW w:w="14387" w:type="dxa"/>
            <w:gridSpan w:val="8"/>
          </w:tcPr>
          <w:p w14:paraId="265B36E4" w14:textId="77777777" w:rsidR="00D61F15" w:rsidRPr="00E70D20" w:rsidRDefault="00D61F15" w:rsidP="002B37C3">
            <w:pPr>
              <w:jc w:val="both"/>
              <w:rPr>
                <w:b/>
                <w:color w:val="000000"/>
              </w:rPr>
            </w:pPr>
            <w:r w:rsidRPr="00E70D20">
              <w:rPr>
                <w:sz w:val="20"/>
                <w:szCs w:val="20"/>
              </w:rPr>
              <w:t>CA*: Corresponding author, OA: Order of authors, TNA: Total number of authors, #: excluded all self-citations, Sources: ISI, Scopus, Google Scholar</w:t>
            </w:r>
          </w:p>
        </w:tc>
      </w:tr>
    </w:tbl>
    <w:p w14:paraId="2FAE0114" w14:textId="77777777" w:rsidR="00BB3EE0" w:rsidRPr="00E70D20" w:rsidRDefault="00BB3EE0" w:rsidP="00D34925"/>
    <w:sectPr w:rsidR="00BB3EE0" w:rsidRPr="00E70D20" w:rsidSect="00B40F83">
      <w:pgSz w:w="15840" w:h="12240" w:orient="landscape"/>
      <w:pgMar w:top="1134" w:right="851" w:bottom="1134" w:left="851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B86951A" w14:textId="77777777" w:rsidR="00CC0E20" w:rsidRDefault="00CC0E20">
      <w:r>
        <w:separator/>
      </w:r>
    </w:p>
  </w:endnote>
  <w:endnote w:type="continuationSeparator" w:id="0">
    <w:p w14:paraId="0A622530" w14:textId="77777777" w:rsidR="00CC0E20" w:rsidRDefault="00CC0E2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1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A1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HellasTimes">
    <w:altName w:val="Courier New"/>
    <w:charset w:val="00"/>
    <w:family w:val="roman"/>
    <w:pitch w:val="variable"/>
    <w:sig w:usb0="00000003" w:usb1="00000000" w:usb2="00000000" w:usb3="00000000" w:csb0="00000001" w:csb1="00000000"/>
  </w:font>
  <w:font w:name="Futura ND">
    <w:charset w:val="00"/>
    <w:family w:val="auto"/>
    <w:pitch w:val="variable"/>
    <w:sig w:usb0="80000067" w:usb1="00000000" w:usb2="00000000" w:usb3="00000000" w:csb0="000001FB" w:csb1="00000000"/>
  </w:font>
  <w:font w:name="Arial">
    <w:panose1 w:val="020B0604020202020204"/>
    <w:charset w:val="A1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A1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auto"/>
    <w:pitch w:val="variable"/>
    <w:sig w:usb0="E00002FF" w:usb1="5000785B" w:usb2="00000000" w:usb3="00000000" w:csb0="0000019F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A1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A1"/>
    <w:family w:val="swiss"/>
    <w:pitch w:val="variable"/>
    <w:sig w:usb0="E0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3F26869" w14:textId="77777777" w:rsidR="00CC0E20" w:rsidRDefault="00CC0E20">
      <w:r>
        <w:separator/>
      </w:r>
    </w:p>
  </w:footnote>
  <w:footnote w:type="continuationSeparator" w:id="0">
    <w:p w14:paraId="6775C4C1" w14:textId="77777777" w:rsidR="00CC0E20" w:rsidRDefault="00CC0E2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4D710A"/>
    <w:multiLevelType w:val="hybridMultilevel"/>
    <w:tmpl w:val="A02C319E"/>
    <w:lvl w:ilvl="0" w:tplc="0408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F84841"/>
    <w:multiLevelType w:val="hybridMultilevel"/>
    <w:tmpl w:val="4C9A33A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BA60C4"/>
    <w:multiLevelType w:val="hybridMultilevel"/>
    <w:tmpl w:val="177C6E56"/>
    <w:lvl w:ilvl="0" w:tplc="C61EEE42">
      <w:start w:val="1"/>
      <w:numFmt w:val="lowerRoman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3" w15:restartNumberingAfterBreak="0">
    <w:nsid w:val="1E363DEC"/>
    <w:multiLevelType w:val="hybridMultilevel"/>
    <w:tmpl w:val="275AF2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8830C5A"/>
    <w:multiLevelType w:val="hybridMultilevel"/>
    <w:tmpl w:val="0D40B02A"/>
    <w:lvl w:ilvl="0" w:tplc="0408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FBF0710"/>
    <w:multiLevelType w:val="hybridMultilevel"/>
    <w:tmpl w:val="245AF0F2"/>
    <w:lvl w:ilvl="0" w:tplc="D5FCC824">
      <w:start w:val="1"/>
      <w:numFmt w:val="decimal"/>
      <w:lvlText w:val="%1."/>
      <w:lvlJc w:val="left"/>
      <w:pPr>
        <w:tabs>
          <w:tab w:val="num" w:pos="4320"/>
        </w:tabs>
        <w:ind w:left="43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3454EEB"/>
    <w:multiLevelType w:val="hybridMultilevel"/>
    <w:tmpl w:val="84841ADA"/>
    <w:lvl w:ilvl="0" w:tplc="0408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59A5494B"/>
    <w:multiLevelType w:val="hybridMultilevel"/>
    <w:tmpl w:val="F2F8B53A"/>
    <w:lvl w:ilvl="0" w:tplc="95D0DD26">
      <w:start w:val="1"/>
      <w:numFmt w:val="lowerRoman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E761516"/>
    <w:multiLevelType w:val="hybridMultilevel"/>
    <w:tmpl w:val="26D6596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17E5B6A"/>
    <w:multiLevelType w:val="hybridMultilevel"/>
    <w:tmpl w:val="FBC2F844"/>
    <w:lvl w:ilvl="0" w:tplc="C61EEE42">
      <w:start w:val="1"/>
      <w:numFmt w:val="lowerRoman"/>
      <w:lvlText w:val="(%1)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 w15:restartNumberingAfterBreak="0">
    <w:nsid w:val="63197241"/>
    <w:multiLevelType w:val="hybridMultilevel"/>
    <w:tmpl w:val="01486FA6"/>
    <w:lvl w:ilvl="0" w:tplc="D5FCC824">
      <w:start w:val="1"/>
      <w:numFmt w:val="decimal"/>
      <w:lvlText w:val="%1."/>
      <w:lvlJc w:val="left"/>
      <w:pPr>
        <w:tabs>
          <w:tab w:val="num" w:pos="4320"/>
        </w:tabs>
        <w:ind w:left="4320" w:hanging="360"/>
      </w:pPr>
      <w:rPr>
        <w:b w:val="0"/>
      </w:rPr>
    </w:lvl>
    <w:lvl w:ilvl="1" w:tplc="04080019" w:tentative="1">
      <w:start w:val="1"/>
      <w:numFmt w:val="lowerLetter"/>
      <w:lvlText w:val="%2."/>
      <w:lvlJc w:val="left"/>
      <w:pPr>
        <w:tabs>
          <w:tab w:val="num" w:pos="5040"/>
        </w:tabs>
        <w:ind w:left="5040" w:hanging="360"/>
      </w:pPr>
    </w:lvl>
    <w:lvl w:ilvl="2" w:tplc="0408001B" w:tentative="1">
      <w:start w:val="1"/>
      <w:numFmt w:val="lowerRoman"/>
      <w:lvlText w:val="%3."/>
      <w:lvlJc w:val="right"/>
      <w:pPr>
        <w:tabs>
          <w:tab w:val="num" w:pos="5760"/>
        </w:tabs>
        <w:ind w:left="5760" w:hanging="180"/>
      </w:pPr>
    </w:lvl>
    <w:lvl w:ilvl="3" w:tplc="0408000F" w:tentative="1">
      <w:start w:val="1"/>
      <w:numFmt w:val="decimal"/>
      <w:lvlText w:val="%4."/>
      <w:lvlJc w:val="left"/>
      <w:pPr>
        <w:tabs>
          <w:tab w:val="num" w:pos="6480"/>
        </w:tabs>
        <w:ind w:left="6480" w:hanging="360"/>
      </w:pPr>
    </w:lvl>
    <w:lvl w:ilvl="4" w:tplc="04080019" w:tentative="1">
      <w:start w:val="1"/>
      <w:numFmt w:val="lowerLetter"/>
      <w:lvlText w:val="%5."/>
      <w:lvlJc w:val="left"/>
      <w:pPr>
        <w:tabs>
          <w:tab w:val="num" w:pos="7200"/>
        </w:tabs>
        <w:ind w:left="7200" w:hanging="360"/>
      </w:pPr>
    </w:lvl>
    <w:lvl w:ilvl="5" w:tplc="0408001B" w:tentative="1">
      <w:start w:val="1"/>
      <w:numFmt w:val="lowerRoman"/>
      <w:lvlText w:val="%6."/>
      <w:lvlJc w:val="right"/>
      <w:pPr>
        <w:tabs>
          <w:tab w:val="num" w:pos="7920"/>
        </w:tabs>
        <w:ind w:left="7920" w:hanging="180"/>
      </w:pPr>
    </w:lvl>
    <w:lvl w:ilvl="6" w:tplc="0408000F" w:tentative="1">
      <w:start w:val="1"/>
      <w:numFmt w:val="decimal"/>
      <w:lvlText w:val="%7."/>
      <w:lvlJc w:val="left"/>
      <w:pPr>
        <w:tabs>
          <w:tab w:val="num" w:pos="8640"/>
        </w:tabs>
        <w:ind w:left="8640" w:hanging="360"/>
      </w:pPr>
    </w:lvl>
    <w:lvl w:ilvl="7" w:tplc="04080019" w:tentative="1">
      <w:start w:val="1"/>
      <w:numFmt w:val="lowerLetter"/>
      <w:lvlText w:val="%8."/>
      <w:lvlJc w:val="left"/>
      <w:pPr>
        <w:tabs>
          <w:tab w:val="num" w:pos="9360"/>
        </w:tabs>
        <w:ind w:left="9360" w:hanging="360"/>
      </w:pPr>
    </w:lvl>
    <w:lvl w:ilvl="8" w:tplc="0408001B" w:tentative="1">
      <w:start w:val="1"/>
      <w:numFmt w:val="lowerRoman"/>
      <w:lvlText w:val="%9."/>
      <w:lvlJc w:val="right"/>
      <w:pPr>
        <w:tabs>
          <w:tab w:val="num" w:pos="10080"/>
        </w:tabs>
        <w:ind w:left="10080" w:hanging="180"/>
      </w:pPr>
    </w:lvl>
  </w:abstractNum>
  <w:abstractNum w:abstractNumId="11" w15:restartNumberingAfterBreak="0">
    <w:nsid w:val="65C2133B"/>
    <w:multiLevelType w:val="singleLevel"/>
    <w:tmpl w:val="5B985B5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  <w:b/>
        <w:i w:val="0"/>
        <w:sz w:val="24"/>
        <w:szCs w:val="24"/>
      </w:rPr>
    </w:lvl>
  </w:abstractNum>
  <w:abstractNum w:abstractNumId="12" w15:restartNumberingAfterBreak="0">
    <w:nsid w:val="6A4E72E5"/>
    <w:multiLevelType w:val="hybridMultilevel"/>
    <w:tmpl w:val="F2F8B53A"/>
    <w:lvl w:ilvl="0" w:tplc="95D0DD26">
      <w:start w:val="1"/>
      <w:numFmt w:val="lowerRoman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C493E63"/>
    <w:multiLevelType w:val="hybridMultilevel"/>
    <w:tmpl w:val="3BCC55C4"/>
    <w:lvl w:ilvl="0" w:tplc="97EE2670">
      <w:start w:val="1"/>
      <w:numFmt w:val="lowerRoman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4"/>
  </w:num>
  <w:num w:numId="3">
    <w:abstractNumId w:val="9"/>
  </w:num>
  <w:num w:numId="4">
    <w:abstractNumId w:val="12"/>
  </w:num>
  <w:num w:numId="5">
    <w:abstractNumId w:val="2"/>
  </w:num>
  <w:num w:numId="6">
    <w:abstractNumId w:val="7"/>
  </w:num>
  <w:num w:numId="7">
    <w:abstractNumId w:val="13"/>
  </w:num>
  <w:num w:numId="8">
    <w:abstractNumId w:val="8"/>
  </w:num>
  <w:num w:numId="9">
    <w:abstractNumId w:val="1"/>
  </w:num>
  <w:num w:numId="10">
    <w:abstractNumId w:val="10"/>
  </w:num>
  <w:num w:numId="11">
    <w:abstractNumId w:val="5"/>
  </w:num>
  <w:num w:numId="12">
    <w:abstractNumId w:val="3"/>
  </w:num>
  <w:num w:numId="13">
    <w:abstractNumId w:val="6"/>
  </w:num>
  <w:num w:numId="14">
    <w:abstractNumId w:val="11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activeWritingStyle w:appName="MSWord" w:lang="en-GB" w:vendorID="64" w:dllVersion="6" w:nlCheck="1" w:checkStyle="0"/>
  <w:activeWritingStyle w:appName="MSWord" w:lang="en-US" w:vendorID="64" w:dllVersion="6" w:nlCheck="1" w:checkStyle="0"/>
  <w:activeWritingStyle w:appName="MSWord" w:lang="es-ES" w:vendorID="64" w:dllVersion="6" w:nlCheck="1" w:checkStyle="1"/>
  <w:activeWritingStyle w:appName="MSWord" w:lang="fr-FR" w:vendorID="64" w:dllVersion="6" w:nlCheck="1" w:checkStyle="1"/>
  <w:activeWritingStyle w:appName="MSWord" w:lang="fr-CA" w:vendorID="64" w:dllVersion="6" w:nlCheck="1" w:checkStyle="0"/>
  <w:activeWritingStyle w:appName="MSWord" w:lang="en-US" w:vendorID="64" w:dllVersion="4096" w:nlCheck="1" w:checkStyle="0"/>
  <w:activeWritingStyle w:appName="MSWord" w:lang="nl-NL" w:vendorID="64" w:dllVersion="4096" w:nlCheck="1" w:checkStyle="0"/>
  <w:activeWritingStyle w:appName="MSWord" w:lang="en-GB" w:vendorID="64" w:dllVersion="4096" w:nlCheck="1" w:checkStyle="0"/>
  <w:activeWritingStyle w:appName="MSWord" w:lang="fr-CA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910DF5"/>
    <w:rsid w:val="00000D18"/>
    <w:rsid w:val="00001AE2"/>
    <w:rsid w:val="0000286B"/>
    <w:rsid w:val="00002F7A"/>
    <w:rsid w:val="000042EB"/>
    <w:rsid w:val="00004338"/>
    <w:rsid w:val="000066EE"/>
    <w:rsid w:val="00007215"/>
    <w:rsid w:val="000137D0"/>
    <w:rsid w:val="00013F58"/>
    <w:rsid w:val="00015761"/>
    <w:rsid w:val="0001576B"/>
    <w:rsid w:val="00020091"/>
    <w:rsid w:val="00021A16"/>
    <w:rsid w:val="000252B5"/>
    <w:rsid w:val="0002560E"/>
    <w:rsid w:val="00025F1F"/>
    <w:rsid w:val="00027855"/>
    <w:rsid w:val="00027EC7"/>
    <w:rsid w:val="00030DCB"/>
    <w:rsid w:val="000347E8"/>
    <w:rsid w:val="00035A1A"/>
    <w:rsid w:val="00035D33"/>
    <w:rsid w:val="0004349A"/>
    <w:rsid w:val="00045D3B"/>
    <w:rsid w:val="000467FB"/>
    <w:rsid w:val="00047FF0"/>
    <w:rsid w:val="00050DAE"/>
    <w:rsid w:val="00051891"/>
    <w:rsid w:val="00053B39"/>
    <w:rsid w:val="00054F80"/>
    <w:rsid w:val="00056105"/>
    <w:rsid w:val="000569C8"/>
    <w:rsid w:val="00057FCC"/>
    <w:rsid w:val="00061E1D"/>
    <w:rsid w:val="000662B7"/>
    <w:rsid w:val="00067282"/>
    <w:rsid w:val="0006762F"/>
    <w:rsid w:val="00072A71"/>
    <w:rsid w:val="000736B1"/>
    <w:rsid w:val="00073C08"/>
    <w:rsid w:val="0007470F"/>
    <w:rsid w:val="0007577A"/>
    <w:rsid w:val="00076235"/>
    <w:rsid w:val="000762A1"/>
    <w:rsid w:val="00080521"/>
    <w:rsid w:val="00081827"/>
    <w:rsid w:val="00081C05"/>
    <w:rsid w:val="000823EA"/>
    <w:rsid w:val="00082FF3"/>
    <w:rsid w:val="00083419"/>
    <w:rsid w:val="00085ECD"/>
    <w:rsid w:val="00085F75"/>
    <w:rsid w:val="00087432"/>
    <w:rsid w:val="00090D8F"/>
    <w:rsid w:val="000912A3"/>
    <w:rsid w:val="00091870"/>
    <w:rsid w:val="000941E3"/>
    <w:rsid w:val="000950C8"/>
    <w:rsid w:val="0009646D"/>
    <w:rsid w:val="00097725"/>
    <w:rsid w:val="000A15FA"/>
    <w:rsid w:val="000A6246"/>
    <w:rsid w:val="000A6735"/>
    <w:rsid w:val="000A70C9"/>
    <w:rsid w:val="000B294F"/>
    <w:rsid w:val="000B3375"/>
    <w:rsid w:val="000B3713"/>
    <w:rsid w:val="000B4FD1"/>
    <w:rsid w:val="000C1CC3"/>
    <w:rsid w:val="000C398F"/>
    <w:rsid w:val="000C5321"/>
    <w:rsid w:val="000C602C"/>
    <w:rsid w:val="000C675B"/>
    <w:rsid w:val="000C6BBF"/>
    <w:rsid w:val="000D1306"/>
    <w:rsid w:val="000D2922"/>
    <w:rsid w:val="000D2F24"/>
    <w:rsid w:val="000D2F38"/>
    <w:rsid w:val="000D3362"/>
    <w:rsid w:val="000D4225"/>
    <w:rsid w:val="000D556D"/>
    <w:rsid w:val="000D56B7"/>
    <w:rsid w:val="000D5FEB"/>
    <w:rsid w:val="000E0C08"/>
    <w:rsid w:val="000E0EF7"/>
    <w:rsid w:val="000E2088"/>
    <w:rsid w:val="000E2E84"/>
    <w:rsid w:val="000E50F8"/>
    <w:rsid w:val="000E5A98"/>
    <w:rsid w:val="000E6E24"/>
    <w:rsid w:val="000E7C06"/>
    <w:rsid w:val="000F0CAD"/>
    <w:rsid w:val="000F2C14"/>
    <w:rsid w:val="000F5520"/>
    <w:rsid w:val="0010362A"/>
    <w:rsid w:val="0010457D"/>
    <w:rsid w:val="0010504F"/>
    <w:rsid w:val="001054A7"/>
    <w:rsid w:val="00112104"/>
    <w:rsid w:val="0011340B"/>
    <w:rsid w:val="00113A7F"/>
    <w:rsid w:val="00114526"/>
    <w:rsid w:val="00115D3E"/>
    <w:rsid w:val="001162B5"/>
    <w:rsid w:val="001162CF"/>
    <w:rsid w:val="00116AFF"/>
    <w:rsid w:val="00117E90"/>
    <w:rsid w:val="00117F27"/>
    <w:rsid w:val="001205DD"/>
    <w:rsid w:val="00121711"/>
    <w:rsid w:val="00125857"/>
    <w:rsid w:val="0012651A"/>
    <w:rsid w:val="00126F3D"/>
    <w:rsid w:val="00131524"/>
    <w:rsid w:val="001326DC"/>
    <w:rsid w:val="00133977"/>
    <w:rsid w:val="001340DB"/>
    <w:rsid w:val="001361FE"/>
    <w:rsid w:val="0013710A"/>
    <w:rsid w:val="0014213E"/>
    <w:rsid w:val="0014299C"/>
    <w:rsid w:val="00143DE6"/>
    <w:rsid w:val="00144388"/>
    <w:rsid w:val="001451E2"/>
    <w:rsid w:val="00145330"/>
    <w:rsid w:val="0014580F"/>
    <w:rsid w:val="00145A27"/>
    <w:rsid w:val="0015077A"/>
    <w:rsid w:val="0015097B"/>
    <w:rsid w:val="00151FA8"/>
    <w:rsid w:val="00152AF6"/>
    <w:rsid w:val="001535DA"/>
    <w:rsid w:val="001535E2"/>
    <w:rsid w:val="00155006"/>
    <w:rsid w:val="0015654E"/>
    <w:rsid w:val="001577A1"/>
    <w:rsid w:val="00157AA5"/>
    <w:rsid w:val="00160422"/>
    <w:rsid w:val="00160AE7"/>
    <w:rsid w:val="00162578"/>
    <w:rsid w:val="00162599"/>
    <w:rsid w:val="00165226"/>
    <w:rsid w:val="00165FBF"/>
    <w:rsid w:val="0016662E"/>
    <w:rsid w:val="0017052F"/>
    <w:rsid w:val="001762FE"/>
    <w:rsid w:val="00177197"/>
    <w:rsid w:val="00177386"/>
    <w:rsid w:val="0018012C"/>
    <w:rsid w:val="001811FE"/>
    <w:rsid w:val="00182801"/>
    <w:rsid w:val="001830D4"/>
    <w:rsid w:val="001839C5"/>
    <w:rsid w:val="001844F1"/>
    <w:rsid w:val="00184A6E"/>
    <w:rsid w:val="00184FAF"/>
    <w:rsid w:val="00185EE2"/>
    <w:rsid w:val="00187D91"/>
    <w:rsid w:val="00190EE7"/>
    <w:rsid w:val="00192F32"/>
    <w:rsid w:val="00193E02"/>
    <w:rsid w:val="00195E15"/>
    <w:rsid w:val="001966FB"/>
    <w:rsid w:val="00197C3F"/>
    <w:rsid w:val="001A1513"/>
    <w:rsid w:val="001A1F67"/>
    <w:rsid w:val="001A37B5"/>
    <w:rsid w:val="001A4C86"/>
    <w:rsid w:val="001A64E1"/>
    <w:rsid w:val="001B3426"/>
    <w:rsid w:val="001B490D"/>
    <w:rsid w:val="001B501E"/>
    <w:rsid w:val="001B566F"/>
    <w:rsid w:val="001B74D6"/>
    <w:rsid w:val="001B7949"/>
    <w:rsid w:val="001C20B7"/>
    <w:rsid w:val="001C2228"/>
    <w:rsid w:val="001C33B1"/>
    <w:rsid w:val="001C3DBC"/>
    <w:rsid w:val="001C55CA"/>
    <w:rsid w:val="001D0488"/>
    <w:rsid w:val="001D0E62"/>
    <w:rsid w:val="001D15D1"/>
    <w:rsid w:val="001D1973"/>
    <w:rsid w:val="001D1AA3"/>
    <w:rsid w:val="001D4AE5"/>
    <w:rsid w:val="001D60D5"/>
    <w:rsid w:val="001D60F2"/>
    <w:rsid w:val="001D75CE"/>
    <w:rsid w:val="001E27D8"/>
    <w:rsid w:val="001E3AB6"/>
    <w:rsid w:val="001E482E"/>
    <w:rsid w:val="001E48C4"/>
    <w:rsid w:val="001E4A5D"/>
    <w:rsid w:val="001E566D"/>
    <w:rsid w:val="001E68A8"/>
    <w:rsid w:val="001E7C66"/>
    <w:rsid w:val="001F08A1"/>
    <w:rsid w:val="001F11CB"/>
    <w:rsid w:val="001F11E6"/>
    <w:rsid w:val="001F3561"/>
    <w:rsid w:val="001F7037"/>
    <w:rsid w:val="0020029B"/>
    <w:rsid w:val="002017BE"/>
    <w:rsid w:val="00202F43"/>
    <w:rsid w:val="0020370E"/>
    <w:rsid w:val="00203DA7"/>
    <w:rsid w:val="002067E2"/>
    <w:rsid w:val="00206C80"/>
    <w:rsid w:val="002105E5"/>
    <w:rsid w:val="00210DFF"/>
    <w:rsid w:val="002137F1"/>
    <w:rsid w:val="00213EDB"/>
    <w:rsid w:val="002140A8"/>
    <w:rsid w:val="00216156"/>
    <w:rsid w:val="00216C2D"/>
    <w:rsid w:val="00217A8A"/>
    <w:rsid w:val="00217B2B"/>
    <w:rsid w:val="00221787"/>
    <w:rsid w:val="00223533"/>
    <w:rsid w:val="00223A30"/>
    <w:rsid w:val="00225115"/>
    <w:rsid w:val="002251CE"/>
    <w:rsid w:val="00232EAD"/>
    <w:rsid w:val="00234F95"/>
    <w:rsid w:val="00235951"/>
    <w:rsid w:val="002371DA"/>
    <w:rsid w:val="00245ACB"/>
    <w:rsid w:val="00245F9E"/>
    <w:rsid w:val="002474AE"/>
    <w:rsid w:val="002529D2"/>
    <w:rsid w:val="002556B6"/>
    <w:rsid w:val="00256195"/>
    <w:rsid w:val="00256234"/>
    <w:rsid w:val="00256600"/>
    <w:rsid w:val="00256B8B"/>
    <w:rsid w:val="002630DE"/>
    <w:rsid w:val="00266150"/>
    <w:rsid w:val="00266CA5"/>
    <w:rsid w:val="00266CE4"/>
    <w:rsid w:val="002704DE"/>
    <w:rsid w:val="00274067"/>
    <w:rsid w:val="0027494C"/>
    <w:rsid w:val="0027531B"/>
    <w:rsid w:val="00275B77"/>
    <w:rsid w:val="0027760E"/>
    <w:rsid w:val="00280D1A"/>
    <w:rsid w:val="002819BD"/>
    <w:rsid w:val="002827BE"/>
    <w:rsid w:val="00285453"/>
    <w:rsid w:val="00286445"/>
    <w:rsid w:val="0028680D"/>
    <w:rsid w:val="00286A21"/>
    <w:rsid w:val="00287883"/>
    <w:rsid w:val="00287AF6"/>
    <w:rsid w:val="00290C22"/>
    <w:rsid w:val="00290E81"/>
    <w:rsid w:val="00292F8F"/>
    <w:rsid w:val="00293916"/>
    <w:rsid w:val="002973AA"/>
    <w:rsid w:val="002A4356"/>
    <w:rsid w:val="002A4B4F"/>
    <w:rsid w:val="002A65F4"/>
    <w:rsid w:val="002A6AE1"/>
    <w:rsid w:val="002B1590"/>
    <w:rsid w:val="002B1C58"/>
    <w:rsid w:val="002B37C3"/>
    <w:rsid w:val="002B41B4"/>
    <w:rsid w:val="002B4DEF"/>
    <w:rsid w:val="002B6A38"/>
    <w:rsid w:val="002C0170"/>
    <w:rsid w:val="002C26F2"/>
    <w:rsid w:val="002C30FD"/>
    <w:rsid w:val="002C339B"/>
    <w:rsid w:val="002C4534"/>
    <w:rsid w:val="002C4F9F"/>
    <w:rsid w:val="002C6A93"/>
    <w:rsid w:val="002C7D59"/>
    <w:rsid w:val="002D11D5"/>
    <w:rsid w:val="002D1DDD"/>
    <w:rsid w:val="002D3E6E"/>
    <w:rsid w:val="002D41C6"/>
    <w:rsid w:val="002D4BFF"/>
    <w:rsid w:val="002D6468"/>
    <w:rsid w:val="002D70BC"/>
    <w:rsid w:val="002D7E06"/>
    <w:rsid w:val="002E3914"/>
    <w:rsid w:val="002E51DE"/>
    <w:rsid w:val="002E5D16"/>
    <w:rsid w:val="002E6C94"/>
    <w:rsid w:val="002E6F0E"/>
    <w:rsid w:val="002F05A3"/>
    <w:rsid w:val="002F398E"/>
    <w:rsid w:val="002F3C07"/>
    <w:rsid w:val="002F4712"/>
    <w:rsid w:val="002F55C0"/>
    <w:rsid w:val="002F6C19"/>
    <w:rsid w:val="0030007C"/>
    <w:rsid w:val="00301BAB"/>
    <w:rsid w:val="00301FCE"/>
    <w:rsid w:val="00302088"/>
    <w:rsid w:val="0030689F"/>
    <w:rsid w:val="00311955"/>
    <w:rsid w:val="003125A7"/>
    <w:rsid w:val="00313CC6"/>
    <w:rsid w:val="003143D3"/>
    <w:rsid w:val="00316704"/>
    <w:rsid w:val="00317215"/>
    <w:rsid w:val="00320478"/>
    <w:rsid w:val="003218DD"/>
    <w:rsid w:val="00322DAA"/>
    <w:rsid w:val="00322F3A"/>
    <w:rsid w:val="003232FD"/>
    <w:rsid w:val="0032506A"/>
    <w:rsid w:val="003254F7"/>
    <w:rsid w:val="00325665"/>
    <w:rsid w:val="00326B07"/>
    <w:rsid w:val="00335004"/>
    <w:rsid w:val="0033744C"/>
    <w:rsid w:val="00340350"/>
    <w:rsid w:val="0034177A"/>
    <w:rsid w:val="003420C2"/>
    <w:rsid w:val="00342159"/>
    <w:rsid w:val="0034694F"/>
    <w:rsid w:val="00347216"/>
    <w:rsid w:val="00347465"/>
    <w:rsid w:val="00347FE0"/>
    <w:rsid w:val="00350B4F"/>
    <w:rsid w:val="00353A45"/>
    <w:rsid w:val="00353FDB"/>
    <w:rsid w:val="00355CA6"/>
    <w:rsid w:val="00355E8B"/>
    <w:rsid w:val="0035626A"/>
    <w:rsid w:val="00357C10"/>
    <w:rsid w:val="00360062"/>
    <w:rsid w:val="00360B98"/>
    <w:rsid w:val="003643BE"/>
    <w:rsid w:val="00364673"/>
    <w:rsid w:val="003657DA"/>
    <w:rsid w:val="00366142"/>
    <w:rsid w:val="00367520"/>
    <w:rsid w:val="00367BF8"/>
    <w:rsid w:val="00370B63"/>
    <w:rsid w:val="00370B65"/>
    <w:rsid w:val="003710E8"/>
    <w:rsid w:val="0037167B"/>
    <w:rsid w:val="00372C93"/>
    <w:rsid w:val="0037483D"/>
    <w:rsid w:val="00374F54"/>
    <w:rsid w:val="00375BBC"/>
    <w:rsid w:val="003804FB"/>
    <w:rsid w:val="003818ED"/>
    <w:rsid w:val="00383EE4"/>
    <w:rsid w:val="00385411"/>
    <w:rsid w:val="003868A6"/>
    <w:rsid w:val="00386DEF"/>
    <w:rsid w:val="00392616"/>
    <w:rsid w:val="00392A3F"/>
    <w:rsid w:val="003937B7"/>
    <w:rsid w:val="0039391A"/>
    <w:rsid w:val="00393C6D"/>
    <w:rsid w:val="003949A7"/>
    <w:rsid w:val="00394FF4"/>
    <w:rsid w:val="00395FAE"/>
    <w:rsid w:val="003A1A2F"/>
    <w:rsid w:val="003A1B70"/>
    <w:rsid w:val="003A2925"/>
    <w:rsid w:val="003A2E89"/>
    <w:rsid w:val="003A41A6"/>
    <w:rsid w:val="003A42E8"/>
    <w:rsid w:val="003A5E9D"/>
    <w:rsid w:val="003A76AE"/>
    <w:rsid w:val="003B1D1C"/>
    <w:rsid w:val="003B26E1"/>
    <w:rsid w:val="003B4CE8"/>
    <w:rsid w:val="003C12DC"/>
    <w:rsid w:val="003C26D7"/>
    <w:rsid w:val="003C329C"/>
    <w:rsid w:val="003C44E0"/>
    <w:rsid w:val="003C4B53"/>
    <w:rsid w:val="003C5DC6"/>
    <w:rsid w:val="003C70ED"/>
    <w:rsid w:val="003D024D"/>
    <w:rsid w:val="003D380A"/>
    <w:rsid w:val="003D60E1"/>
    <w:rsid w:val="003D7943"/>
    <w:rsid w:val="003E2B43"/>
    <w:rsid w:val="003E3E7C"/>
    <w:rsid w:val="003E41A7"/>
    <w:rsid w:val="003E66B6"/>
    <w:rsid w:val="003E7C68"/>
    <w:rsid w:val="003F3200"/>
    <w:rsid w:val="003F32B3"/>
    <w:rsid w:val="003F546A"/>
    <w:rsid w:val="003F5C4D"/>
    <w:rsid w:val="003F7FAC"/>
    <w:rsid w:val="00400FF4"/>
    <w:rsid w:val="00401CB1"/>
    <w:rsid w:val="00401D8C"/>
    <w:rsid w:val="00402332"/>
    <w:rsid w:val="00402E4B"/>
    <w:rsid w:val="00404C6B"/>
    <w:rsid w:val="0041373A"/>
    <w:rsid w:val="00413D5E"/>
    <w:rsid w:val="00414D82"/>
    <w:rsid w:val="00415FE2"/>
    <w:rsid w:val="004165B1"/>
    <w:rsid w:val="0041690A"/>
    <w:rsid w:val="0042093C"/>
    <w:rsid w:val="00423AF0"/>
    <w:rsid w:val="00424742"/>
    <w:rsid w:val="0042513A"/>
    <w:rsid w:val="004261B6"/>
    <w:rsid w:val="004268A9"/>
    <w:rsid w:val="004309C5"/>
    <w:rsid w:val="004311D9"/>
    <w:rsid w:val="0043301E"/>
    <w:rsid w:val="00433584"/>
    <w:rsid w:val="004337EC"/>
    <w:rsid w:val="0043618B"/>
    <w:rsid w:val="00436E4C"/>
    <w:rsid w:val="0043785D"/>
    <w:rsid w:val="00444A9A"/>
    <w:rsid w:val="00446348"/>
    <w:rsid w:val="00446BDE"/>
    <w:rsid w:val="0044759A"/>
    <w:rsid w:val="004522D3"/>
    <w:rsid w:val="0045284B"/>
    <w:rsid w:val="00452F29"/>
    <w:rsid w:val="004548A4"/>
    <w:rsid w:val="00454B48"/>
    <w:rsid w:val="00456B25"/>
    <w:rsid w:val="00457000"/>
    <w:rsid w:val="004604D2"/>
    <w:rsid w:val="00460D7D"/>
    <w:rsid w:val="004619A7"/>
    <w:rsid w:val="0046276C"/>
    <w:rsid w:val="004628AB"/>
    <w:rsid w:val="004639B6"/>
    <w:rsid w:val="00465CBA"/>
    <w:rsid w:val="0046721F"/>
    <w:rsid w:val="004700FE"/>
    <w:rsid w:val="00470D99"/>
    <w:rsid w:val="00472BA8"/>
    <w:rsid w:val="0047481A"/>
    <w:rsid w:val="004772E8"/>
    <w:rsid w:val="00477CD9"/>
    <w:rsid w:val="004820DC"/>
    <w:rsid w:val="004826D9"/>
    <w:rsid w:val="00482867"/>
    <w:rsid w:val="00483329"/>
    <w:rsid w:val="0048389B"/>
    <w:rsid w:val="004862B3"/>
    <w:rsid w:val="0048772A"/>
    <w:rsid w:val="00490784"/>
    <w:rsid w:val="00494DB5"/>
    <w:rsid w:val="00494FAB"/>
    <w:rsid w:val="00495843"/>
    <w:rsid w:val="004977A6"/>
    <w:rsid w:val="00497AB4"/>
    <w:rsid w:val="004A0616"/>
    <w:rsid w:val="004A14AE"/>
    <w:rsid w:val="004A1705"/>
    <w:rsid w:val="004A3052"/>
    <w:rsid w:val="004A33AC"/>
    <w:rsid w:val="004A3E21"/>
    <w:rsid w:val="004A4359"/>
    <w:rsid w:val="004A47C8"/>
    <w:rsid w:val="004B01FC"/>
    <w:rsid w:val="004B2B11"/>
    <w:rsid w:val="004B48AC"/>
    <w:rsid w:val="004B5C5D"/>
    <w:rsid w:val="004C1875"/>
    <w:rsid w:val="004C2A6C"/>
    <w:rsid w:val="004C2E92"/>
    <w:rsid w:val="004C3DB0"/>
    <w:rsid w:val="004C44D6"/>
    <w:rsid w:val="004C6310"/>
    <w:rsid w:val="004C7CFE"/>
    <w:rsid w:val="004D2FC1"/>
    <w:rsid w:val="004D304A"/>
    <w:rsid w:val="004D4918"/>
    <w:rsid w:val="004D6957"/>
    <w:rsid w:val="004E01FC"/>
    <w:rsid w:val="004E069B"/>
    <w:rsid w:val="004E0D97"/>
    <w:rsid w:val="004E2250"/>
    <w:rsid w:val="004E2838"/>
    <w:rsid w:val="004E3C37"/>
    <w:rsid w:val="004E6020"/>
    <w:rsid w:val="004F29AB"/>
    <w:rsid w:val="004F7073"/>
    <w:rsid w:val="004F73B5"/>
    <w:rsid w:val="00502F2E"/>
    <w:rsid w:val="005030DF"/>
    <w:rsid w:val="00503353"/>
    <w:rsid w:val="00503561"/>
    <w:rsid w:val="00503813"/>
    <w:rsid w:val="00506FE3"/>
    <w:rsid w:val="005079A4"/>
    <w:rsid w:val="005123D3"/>
    <w:rsid w:val="00512841"/>
    <w:rsid w:val="00512AF1"/>
    <w:rsid w:val="005141B5"/>
    <w:rsid w:val="005142D1"/>
    <w:rsid w:val="00515E5D"/>
    <w:rsid w:val="00517377"/>
    <w:rsid w:val="005176DD"/>
    <w:rsid w:val="005249C3"/>
    <w:rsid w:val="00526B2F"/>
    <w:rsid w:val="00527111"/>
    <w:rsid w:val="005307B1"/>
    <w:rsid w:val="00530EEC"/>
    <w:rsid w:val="0053130A"/>
    <w:rsid w:val="005313E6"/>
    <w:rsid w:val="005315F9"/>
    <w:rsid w:val="0053245B"/>
    <w:rsid w:val="00533AA2"/>
    <w:rsid w:val="00533F5B"/>
    <w:rsid w:val="0053478C"/>
    <w:rsid w:val="005358B8"/>
    <w:rsid w:val="0053715F"/>
    <w:rsid w:val="00537ABF"/>
    <w:rsid w:val="005412C8"/>
    <w:rsid w:val="00541AEF"/>
    <w:rsid w:val="00542015"/>
    <w:rsid w:val="0054258D"/>
    <w:rsid w:val="0054277A"/>
    <w:rsid w:val="00542F5D"/>
    <w:rsid w:val="0054436A"/>
    <w:rsid w:val="00545781"/>
    <w:rsid w:val="00545D04"/>
    <w:rsid w:val="0054674E"/>
    <w:rsid w:val="005513C2"/>
    <w:rsid w:val="0055311D"/>
    <w:rsid w:val="00554D4E"/>
    <w:rsid w:val="005575FA"/>
    <w:rsid w:val="0055760E"/>
    <w:rsid w:val="00560679"/>
    <w:rsid w:val="005612F7"/>
    <w:rsid w:val="005615AF"/>
    <w:rsid w:val="005623D7"/>
    <w:rsid w:val="00562AEA"/>
    <w:rsid w:val="00563790"/>
    <w:rsid w:val="00565CAD"/>
    <w:rsid w:val="00565FA8"/>
    <w:rsid w:val="0056614A"/>
    <w:rsid w:val="00571A64"/>
    <w:rsid w:val="00573F35"/>
    <w:rsid w:val="00575DD2"/>
    <w:rsid w:val="00575E00"/>
    <w:rsid w:val="005771EB"/>
    <w:rsid w:val="00577486"/>
    <w:rsid w:val="005822BF"/>
    <w:rsid w:val="005826FD"/>
    <w:rsid w:val="005831B7"/>
    <w:rsid w:val="005833AB"/>
    <w:rsid w:val="005833FB"/>
    <w:rsid w:val="00584B6D"/>
    <w:rsid w:val="005900B0"/>
    <w:rsid w:val="00592979"/>
    <w:rsid w:val="00592FAC"/>
    <w:rsid w:val="00595D9C"/>
    <w:rsid w:val="005A12E3"/>
    <w:rsid w:val="005A2462"/>
    <w:rsid w:val="005B1A61"/>
    <w:rsid w:val="005B1BFC"/>
    <w:rsid w:val="005B2F2D"/>
    <w:rsid w:val="005B36EB"/>
    <w:rsid w:val="005B3BD6"/>
    <w:rsid w:val="005B42CA"/>
    <w:rsid w:val="005C014A"/>
    <w:rsid w:val="005C13C3"/>
    <w:rsid w:val="005C44CE"/>
    <w:rsid w:val="005D055E"/>
    <w:rsid w:val="005D08CD"/>
    <w:rsid w:val="005D09E0"/>
    <w:rsid w:val="005D12C4"/>
    <w:rsid w:val="005D1EA5"/>
    <w:rsid w:val="005D259A"/>
    <w:rsid w:val="005D35DC"/>
    <w:rsid w:val="005D445A"/>
    <w:rsid w:val="005D69A7"/>
    <w:rsid w:val="005D7C65"/>
    <w:rsid w:val="005E0D94"/>
    <w:rsid w:val="005E1A4A"/>
    <w:rsid w:val="005E20CD"/>
    <w:rsid w:val="005E27B4"/>
    <w:rsid w:val="005E3ED1"/>
    <w:rsid w:val="005E5E8C"/>
    <w:rsid w:val="005E7161"/>
    <w:rsid w:val="005E767F"/>
    <w:rsid w:val="005F056D"/>
    <w:rsid w:val="005F4D2A"/>
    <w:rsid w:val="005F512C"/>
    <w:rsid w:val="005F68F0"/>
    <w:rsid w:val="0060160D"/>
    <w:rsid w:val="00603794"/>
    <w:rsid w:val="00605E2D"/>
    <w:rsid w:val="006064F4"/>
    <w:rsid w:val="00606F82"/>
    <w:rsid w:val="00607756"/>
    <w:rsid w:val="00607E65"/>
    <w:rsid w:val="0061053C"/>
    <w:rsid w:val="006108ED"/>
    <w:rsid w:val="00610993"/>
    <w:rsid w:val="00611097"/>
    <w:rsid w:val="00611424"/>
    <w:rsid w:val="006122F2"/>
    <w:rsid w:val="00612720"/>
    <w:rsid w:val="00613012"/>
    <w:rsid w:val="00613D83"/>
    <w:rsid w:val="006149C7"/>
    <w:rsid w:val="00614B81"/>
    <w:rsid w:val="0062120A"/>
    <w:rsid w:val="0062152C"/>
    <w:rsid w:val="006242AE"/>
    <w:rsid w:val="006247C6"/>
    <w:rsid w:val="00624881"/>
    <w:rsid w:val="00624AB1"/>
    <w:rsid w:val="00625054"/>
    <w:rsid w:val="006306DB"/>
    <w:rsid w:val="00631411"/>
    <w:rsid w:val="00631CA0"/>
    <w:rsid w:val="006346D8"/>
    <w:rsid w:val="00634EF9"/>
    <w:rsid w:val="00635D16"/>
    <w:rsid w:val="00640079"/>
    <w:rsid w:val="00640570"/>
    <w:rsid w:val="00640A00"/>
    <w:rsid w:val="006419CF"/>
    <w:rsid w:val="00644306"/>
    <w:rsid w:val="00644409"/>
    <w:rsid w:val="00646DEB"/>
    <w:rsid w:val="00646EA8"/>
    <w:rsid w:val="006500F3"/>
    <w:rsid w:val="00651DBF"/>
    <w:rsid w:val="00653208"/>
    <w:rsid w:val="006535D9"/>
    <w:rsid w:val="00653ED4"/>
    <w:rsid w:val="0065629C"/>
    <w:rsid w:val="00656554"/>
    <w:rsid w:val="00656F09"/>
    <w:rsid w:val="00660CF0"/>
    <w:rsid w:val="006614EE"/>
    <w:rsid w:val="006625C3"/>
    <w:rsid w:val="00662DFC"/>
    <w:rsid w:val="00663296"/>
    <w:rsid w:val="006649BA"/>
    <w:rsid w:val="00665C5B"/>
    <w:rsid w:val="006675E8"/>
    <w:rsid w:val="006677D5"/>
    <w:rsid w:val="00667B5E"/>
    <w:rsid w:val="00667D59"/>
    <w:rsid w:val="00671A22"/>
    <w:rsid w:val="00673CB8"/>
    <w:rsid w:val="00677E08"/>
    <w:rsid w:val="00682DEC"/>
    <w:rsid w:val="00684940"/>
    <w:rsid w:val="00684AB5"/>
    <w:rsid w:val="00685865"/>
    <w:rsid w:val="00686726"/>
    <w:rsid w:val="0069384C"/>
    <w:rsid w:val="006943D6"/>
    <w:rsid w:val="006950B3"/>
    <w:rsid w:val="00697937"/>
    <w:rsid w:val="006A0916"/>
    <w:rsid w:val="006A1E93"/>
    <w:rsid w:val="006A2452"/>
    <w:rsid w:val="006A341E"/>
    <w:rsid w:val="006A3DEC"/>
    <w:rsid w:val="006A73F1"/>
    <w:rsid w:val="006A75B7"/>
    <w:rsid w:val="006B1D13"/>
    <w:rsid w:val="006B1D62"/>
    <w:rsid w:val="006B2950"/>
    <w:rsid w:val="006B45FB"/>
    <w:rsid w:val="006B5158"/>
    <w:rsid w:val="006C1552"/>
    <w:rsid w:val="006C17E9"/>
    <w:rsid w:val="006C2274"/>
    <w:rsid w:val="006C2423"/>
    <w:rsid w:val="006C337A"/>
    <w:rsid w:val="006C357D"/>
    <w:rsid w:val="006C5A8B"/>
    <w:rsid w:val="006C6192"/>
    <w:rsid w:val="006C732D"/>
    <w:rsid w:val="006D117D"/>
    <w:rsid w:val="006D1192"/>
    <w:rsid w:val="006D17E2"/>
    <w:rsid w:val="006D4B6C"/>
    <w:rsid w:val="006D552A"/>
    <w:rsid w:val="006D6421"/>
    <w:rsid w:val="006D74BD"/>
    <w:rsid w:val="006E38C0"/>
    <w:rsid w:val="006E6B35"/>
    <w:rsid w:val="006E6DE5"/>
    <w:rsid w:val="006E7229"/>
    <w:rsid w:val="006F00EF"/>
    <w:rsid w:val="006F2E3E"/>
    <w:rsid w:val="006F388A"/>
    <w:rsid w:val="006F679F"/>
    <w:rsid w:val="006F7102"/>
    <w:rsid w:val="006F74FB"/>
    <w:rsid w:val="0070350B"/>
    <w:rsid w:val="007055D4"/>
    <w:rsid w:val="00705DAA"/>
    <w:rsid w:val="007060E3"/>
    <w:rsid w:val="00706453"/>
    <w:rsid w:val="0070692E"/>
    <w:rsid w:val="00712C15"/>
    <w:rsid w:val="0071495E"/>
    <w:rsid w:val="00714B0B"/>
    <w:rsid w:val="00715F93"/>
    <w:rsid w:val="007170A2"/>
    <w:rsid w:val="00717284"/>
    <w:rsid w:val="00722D2D"/>
    <w:rsid w:val="007232C0"/>
    <w:rsid w:val="007237E1"/>
    <w:rsid w:val="00724652"/>
    <w:rsid w:val="00725287"/>
    <w:rsid w:val="00726309"/>
    <w:rsid w:val="00726BD5"/>
    <w:rsid w:val="007277AE"/>
    <w:rsid w:val="007317A5"/>
    <w:rsid w:val="0073297E"/>
    <w:rsid w:val="00733060"/>
    <w:rsid w:val="00733F5E"/>
    <w:rsid w:val="007352F1"/>
    <w:rsid w:val="00737A5A"/>
    <w:rsid w:val="007400BB"/>
    <w:rsid w:val="007409CA"/>
    <w:rsid w:val="00740E99"/>
    <w:rsid w:val="00742091"/>
    <w:rsid w:val="00742F76"/>
    <w:rsid w:val="00743ABE"/>
    <w:rsid w:val="00744DDE"/>
    <w:rsid w:val="00746269"/>
    <w:rsid w:val="00746652"/>
    <w:rsid w:val="00746C03"/>
    <w:rsid w:val="007474D1"/>
    <w:rsid w:val="007501A2"/>
    <w:rsid w:val="00755FF1"/>
    <w:rsid w:val="0075787E"/>
    <w:rsid w:val="00757DE1"/>
    <w:rsid w:val="00761891"/>
    <w:rsid w:val="00761B07"/>
    <w:rsid w:val="0076215A"/>
    <w:rsid w:val="00762BAD"/>
    <w:rsid w:val="0076559E"/>
    <w:rsid w:val="0076578C"/>
    <w:rsid w:val="0076596B"/>
    <w:rsid w:val="007664EE"/>
    <w:rsid w:val="00766EC4"/>
    <w:rsid w:val="007675A0"/>
    <w:rsid w:val="00770AAA"/>
    <w:rsid w:val="00770DFB"/>
    <w:rsid w:val="0077299C"/>
    <w:rsid w:val="007733BC"/>
    <w:rsid w:val="00774114"/>
    <w:rsid w:val="00774805"/>
    <w:rsid w:val="00776670"/>
    <w:rsid w:val="00780C60"/>
    <w:rsid w:val="00782EFC"/>
    <w:rsid w:val="00783255"/>
    <w:rsid w:val="00783917"/>
    <w:rsid w:val="007845E4"/>
    <w:rsid w:val="00786B57"/>
    <w:rsid w:val="00786C01"/>
    <w:rsid w:val="0078706D"/>
    <w:rsid w:val="00791858"/>
    <w:rsid w:val="00792117"/>
    <w:rsid w:val="00793E3F"/>
    <w:rsid w:val="00793F64"/>
    <w:rsid w:val="007972D0"/>
    <w:rsid w:val="007A0611"/>
    <w:rsid w:val="007A0EE6"/>
    <w:rsid w:val="007A1932"/>
    <w:rsid w:val="007A350F"/>
    <w:rsid w:val="007A36A4"/>
    <w:rsid w:val="007A3A6C"/>
    <w:rsid w:val="007A3E70"/>
    <w:rsid w:val="007A46FD"/>
    <w:rsid w:val="007A4B23"/>
    <w:rsid w:val="007A7939"/>
    <w:rsid w:val="007A7B93"/>
    <w:rsid w:val="007A7C8A"/>
    <w:rsid w:val="007B0DE5"/>
    <w:rsid w:val="007B4938"/>
    <w:rsid w:val="007B5BE9"/>
    <w:rsid w:val="007B644C"/>
    <w:rsid w:val="007B6790"/>
    <w:rsid w:val="007C0AE2"/>
    <w:rsid w:val="007C1C79"/>
    <w:rsid w:val="007C3D5F"/>
    <w:rsid w:val="007C4CCE"/>
    <w:rsid w:val="007C5AB1"/>
    <w:rsid w:val="007C7A12"/>
    <w:rsid w:val="007D065F"/>
    <w:rsid w:val="007D2EA5"/>
    <w:rsid w:val="007D65EB"/>
    <w:rsid w:val="007D6E97"/>
    <w:rsid w:val="007D7010"/>
    <w:rsid w:val="007E02DC"/>
    <w:rsid w:val="007E122A"/>
    <w:rsid w:val="007E5496"/>
    <w:rsid w:val="007F106A"/>
    <w:rsid w:val="007F107F"/>
    <w:rsid w:val="007F1761"/>
    <w:rsid w:val="007F2DFA"/>
    <w:rsid w:val="007F34FA"/>
    <w:rsid w:val="007F3EFE"/>
    <w:rsid w:val="007F4575"/>
    <w:rsid w:val="007F6D3E"/>
    <w:rsid w:val="00800956"/>
    <w:rsid w:val="00801136"/>
    <w:rsid w:val="00802091"/>
    <w:rsid w:val="0080278A"/>
    <w:rsid w:val="0080395E"/>
    <w:rsid w:val="00807C19"/>
    <w:rsid w:val="008109D8"/>
    <w:rsid w:val="00813180"/>
    <w:rsid w:val="00815BF3"/>
    <w:rsid w:val="00815EB1"/>
    <w:rsid w:val="008165D2"/>
    <w:rsid w:val="00817367"/>
    <w:rsid w:val="00821E86"/>
    <w:rsid w:val="00825910"/>
    <w:rsid w:val="00827151"/>
    <w:rsid w:val="00827FAF"/>
    <w:rsid w:val="00827FB3"/>
    <w:rsid w:val="00830947"/>
    <w:rsid w:val="00831EDC"/>
    <w:rsid w:val="00832616"/>
    <w:rsid w:val="008335B4"/>
    <w:rsid w:val="008337BA"/>
    <w:rsid w:val="0083468C"/>
    <w:rsid w:val="00834E75"/>
    <w:rsid w:val="00837724"/>
    <w:rsid w:val="0084140C"/>
    <w:rsid w:val="00841AE1"/>
    <w:rsid w:val="008428D7"/>
    <w:rsid w:val="00842A63"/>
    <w:rsid w:val="00843F0E"/>
    <w:rsid w:val="00844ECE"/>
    <w:rsid w:val="00845FC6"/>
    <w:rsid w:val="008500D2"/>
    <w:rsid w:val="0085271E"/>
    <w:rsid w:val="00852C53"/>
    <w:rsid w:val="008552D7"/>
    <w:rsid w:val="00855593"/>
    <w:rsid w:val="00855B5E"/>
    <w:rsid w:val="00856E98"/>
    <w:rsid w:val="0086300B"/>
    <w:rsid w:val="00864068"/>
    <w:rsid w:val="0086449B"/>
    <w:rsid w:val="00866228"/>
    <w:rsid w:val="008670A6"/>
    <w:rsid w:val="0087115E"/>
    <w:rsid w:val="00871E7D"/>
    <w:rsid w:val="00872A30"/>
    <w:rsid w:val="0087341A"/>
    <w:rsid w:val="00874D51"/>
    <w:rsid w:val="00875A4B"/>
    <w:rsid w:val="0087608F"/>
    <w:rsid w:val="00877CEB"/>
    <w:rsid w:val="00881CC8"/>
    <w:rsid w:val="00886E9E"/>
    <w:rsid w:val="008872D2"/>
    <w:rsid w:val="0089027C"/>
    <w:rsid w:val="008915A7"/>
    <w:rsid w:val="008923FE"/>
    <w:rsid w:val="00892E8F"/>
    <w:rsid w:val="008931FE"/>
    <w:rsid w:val="0089412E"/>
    <w:rsid w:val="00894B9D"/>
    <w:rsid w:val="00895B11"/>
    <w:rsid w:val="00895CA7"/>
    <w:rsid w:val="0089611E"/>
    <w:rsid w:val="00896617"/>
    <w:rsid w:val="00896CB2"/>
    <w:rsid w:val="00897CBC"/>
    <w:rsid w:val="008A0721"/>
    <w:rsid w:val="008A2720"/>
    <w:rsid w:val="008A31D8"/>
    <w:rsid w:val="008A5C14"/>
    <w:rsid w:val="008B52DF"/>
    <w:rsid w:val="008B65B5"/>
    <w:rsid w:val="008B7C8B"/>
    <w:rsid w:val="008C6012"/>
    <w:rsid w:val="008C61CF"/>
    <w:rsid w:val="008C73C0"/>
    <w:rsid w:val="008C755A"/>
    <w:rsid w:val="008C76CC"/>
    <w:rsid w:val="008C783A"/>
    <w:rsid w:val="008C7BAB"/>
    <w:rsid w:val="008D21CE"/>
    <w:rsid w:val="008D34BF"/>
    <w:rsid w:val="008D4AA9"/>
    <w:rsid w:val="008D7C42"/>
    <w:rsid w:val="008D7DBE"/>
    <w:rsid w:val="008D7F0E"/>
    <w:rsid w:val="008E1648"/>
    <w:rsid w:val="008E400E"/>
    <w:rsid w:val="008E4194"/>
    <w:rsid w:val="008E4A25"/>
    <w:rsid w:val="008E5D3C"/>
    <w:rsid w:val="008E7541"/>
    <w:rsid w:val="008E78A1"/>
    <w:rsid w:val="008F03DE"/>
    <w:rsid w:val="008F09B9"/>
    <w:rsid w:val="008F1913"/>
    <w:rsid w:val="008F34C6"/>
    <w:rsid w:val="008F36B0"/>
    <w:rsid w:val="008F640E"/>
    <w:rsid w:val="008F7ADA"/>
    <w:rsid w:val="00900EEE"/>
    <w:rsid w:val="0090180A"/>
    <w:rsid w:val="00901A8D"/>
    <w:rsid w:val="0090350D"/>
    <w:rsid w:val="00903FD5"/>
    <w:rsid w:val="00906A56"/>
    <w:rsid w:val="009076E1"/>
    <w:rsid w:val="0091027F"/>
    <w:rsid w:val="00910588"/>
    <w:rsid w:val="00910D9C"/>
    <w:rsid w:val="00910DF5"/>
    <w:rsid w:val="009113D7"/>
    <w:rsid w:val="00911BDD"/>
    <w:rsid w:val="00915B8F"/>
    <w:rsid w:val="00915EA4"/>
    <w:rsid w:val="0091607C"/>
    <w:rsid w:val="00920671"/>
    <w:rsid w:val="0092144B"/>
    <w:rsid w:val="00922357"/>
    <w:rsid w:val="00923902"/>
    <w:rsid w:val="00924533"/>
    <w:rsid w:val="00924CB2"/>
    <w:rsid w:val="009256DA"/>
    <w:rsid w:val="009268FA"/>
    <w:rsid w:val="009276C0"/>
    <w:rsid w:val="00930832"/>
    <w:rsid w:val="009309D8"/>
    <w:rsid w:val="00933E71"/>
    <w:rsid w:val="00936FA1"/>
    <w:rsid w:val="009377E7"/>
    <w:rsid w:val="00937A54"/>
    <w:rsid w:val="0094039D"/>
    <w:rsid w:val="00940462"/>
    <w:rsid w:val="0094261F"/>
    <w:rsid w:val="009459A2"/>
    <w:rsid w:val="00946DD7"/>
    <w:rsid w:val="00946E0E"/>
    <w:rsid w:val="0094718B"/>
    <w:rsid w:val="00951BE3"/>
    <w:rsid w:val="00954577"/>
    <w:rsid w:val="00954E30"/>
    <w:rsid w:val="00955D88"/>
    <w:rsid w:val="00956309"/>
    <w:rsid w:val="00957EEC"/>
    <w:rsid w:val="00960488"/>
    <w:rsid w:val="00960CB5"/>
    <w:rsid w:val="00961C17"/>
    <w:rsid w:val="009623CE"/>
    <w:rsid w:val="0096246D"/>
    <w:rsid w:val="00963083"/>
    <w:rsid w:val="00964E10"/>
    <w:rsid w:val="0096538E"/>
    <w:rsid w:val="00965AAD"/>
    <w:rsid w:val="00965C6C"/>
    <w:rsid w:val="00972295"/>
    <w:rsid w:val="009729D0"/>
    <w:rsid w:val="009729E0"/>
    <w:rsid w:val="00973494"/>
    <w:rsid w:val="00973840"/>
    <w:rsid w:val="00974B86"/>
    <w:rsid w:val="009755AD"/>
    <w:rsid w:val="00975C18"/>
    <w:rsid w:val="00977158"/>
    <w:rsid w:val="0097728A"/>
    <w:rsid w:val="00977B31"/>
    <w:rsid w:val="00980CA9"/>
    <w:rsid w:val="00981877"/>
    <w:rsid w:val="00984C94"/>
    <w:rsid w:val="00986E3E"/>
    <w:rsid w:val="00987411"/>
    <w:rsid w:val="00987E15"/>
    <w:rsid w:val="0099122D"/>
    <w:rsid w:val="0099202F"/>
    <w:rsid w:val="00992E3D"/>
    <w:rsid w:val="009935CC"/>
    <w:rsid w:val="00995307"/>
    <w:rsid w:val="00995669"/>
    <w:rsid w:val="00996551"/>
    <w:rsid w:val="00996837"/>
    <w:rsid w:val="00997E79"/>
    <w:rsid w:val="009A2229"/>
    <w:rsid w:val="009A2E2D"/>
    <w:rsid w:val="009A3768"/>
    <w:rsid w:val="009A57AF"/>
    <w:rsid w:val="009A5CE7"/>
    <w:rsid w:val="009A6131"/>
    <w:rsid w:val="009A6CD1"/>
    <w:rsid w:val="009A7A85"/>
    <w:rsid w:val="009B032D"/>
    <w:rsid w:val="009B128D"/>
    <w:rsid w:val="009B3536"/>
    <w:rsid w:val="009B3E88"/>
    <w:rsid w:val="009B5A22"/>
    <w:rsid w:val="009B5FE1"/>
    <w:rsid w:val="009B7A66"/>
    <w:rsid w:val="009C76E7"/>
    <w:rsid w:val="009D05A3"/>
    <w:rsid w:val="009D1B9D"/>
    <w:rsid w:val="009D1BA3"/>
    <w:rsid w:val="009D4B4C"/>
    <w:rsid w:val="009D501A"/>
    <w:rsid w:val="009D6353"/>
    <w:rsid w:val="009D6485"/>
    <w:rsid w:val="009E3242"/>
    <w:rsid w:val="009E4B4F"/>
    <w:rsid w:val="009E51DB"/>
    <w:rsid w:val="009E7B41"/>
    <w:rsid w:val="009F164E"/>
    <w:rsid w:val="009F166F"/>
    <w:rsid w:val="009F18C5"/>
    <w:rsid w:val="009F2F90"/>
    <w:rsid w:val="009F30C0"/>
    <w:rsid w:val="009F50DF"/>
    <w:rsid w:val="009F5190"/>
    <w:rsid w:val="009F7E84"/>
    <w:rsid w:val="00A00089"/>
    <w:rsid w:val="00A0056B"/>
    <w:rsid w:val="00A0297B"/>
    <w:rsid w:val="00A052E1"/>
    <w:rsid w:val="00A07617"/>
    <w:rsid w:val="00A10410"/>
    <w:rsid w:val="00A11007"/>
    <w:rsid w:val="00A120D1"/>
    <w:rsid w:val="00A1345A"/>
    <w:rsid w:val="00A1411A"/>
    <w:rsid w:val="00A14AC5"/>
    <w:rsid w:val="00A14C4B"/>
    <w:rsid w:val="00A157BB"/>
    <w:rsid w:val="00A16CCE"/>
    <w:rsid w:val="00A2096F"/>
    <w:rsid w:val="00A20C5C"/>
    <w:rsid w:val="00A22BA2"/>
    <w:rsid w:val="00A2434B"/>
    <w:rsid w:val="00A25DD4"/>
    <w:rsid w:val="00A26291"/>
    <w:rsid w:val="00A26A7D"/>
    <w:rsid w:val="00A272DC"/>
    <w:rsid w:val="00A276B5"/>
    <w:rsid w:val="00A314C0"/>
    <w:rsid w:val="00A3285E"/>
    <w:rsid w:val="00A333A8"/>
    <w:rsid w:val="00A34BEC"/>
    <w:rsid w:val="00A35216"/>
    <w:rsid w:val="00A36FCE"/>
    <w:rsid w:val="00A36FE8"/>
    <w:rsid w:val="00A40223"/>
    <w:rsid w:val="00A40416"/>
    <w:rsid w:val="00A40C81"/>
    <w:rsid w:val="00A41AD4"/>
    <w:rsid w:val="00A41BF6"/>
    <w:rsid w:val="00A4280C"/>
    <w:rsid w:val="00A43AAB"/>
    <w:rsid w:val="00A447E0"/>
    <w:rsid w:val="00A46098"/>
    <w:rsid w:val="00A46A31"/>
    <w:rsid w:val="00A470AC"/>
    <w:rsid w:val="00A47953"/>
    <w:rsid w:val="00A47AE7"/>
    <w:rsid w:val="00A502C8"/>
    <w:rsid w:val="00A51B5C"/>
    <w:rsid w:val="00A53AB9"/>
    <w:rsid w:val="00A53B2A"/>
    <w:rsid w:val="00A53D11"/>
    <w:rsid w:val="00A53DAC"/>
    <w:rsid w:val="00A56282"/>
    <w:rsid w:val="00A56E4F"/>
    <w:rsid w:val="00A60B20"/>
    <w:rsid w:val="00A60B36"/>
    <w:rsid w:val="00A6107E"/>
    <w:rsid w:val="00A61C39"/>
    <w:rsid w:val="00A62181"/>
    <w:rsid w:val="00A6263F"/>
    <w:rsid w:val="00A62695"/>
    <w:rsid w:val="00A62CE4"/>
    <w:rsid w:val="00A62E58"/>
    <w:rsid w:val="00A64528"/>
    <w:rsid w:val="00A64A69"/>
    <w:rsid w:val="00A66995"/>
    <w:rsid w:val="00A6752C"/>
    <w:rsid w:val="00A67F7E"/>
    <w:rsid w:val="00A71573"/>
    <w:rsid w:val="00A71AB8"/>
    <w:rsid w:val="00A71FD3"/>
    <w:rsid w:val="00A73D41"/>
    <w:rsid w:val="00A73EF2"/>
    <w:rsid w:val="00A76F96"/>
    <w:rsid w:val="00A77C2A"/>
    <w:rsid w:val="00A8200A"/>
    <w:rsid w:val="00A8352A"/>
    <w:rsid w:val="00A836D8"/>
    <w:rsid w:val="00A83AC1"/>
    <w:rsid w:val="00A84047"/>
    <w:rsid w:val="00A84535"/>
    <w:rsid w:val="00A8466C"/>
    <w:rsid w:val="00A84991"/>
    <w:rsid w:val="00A84B87"/>
    <w:rsid w:val="00A8571C"/>
    <w:rsid w:val="00A858D2"/>
    <w:rsid w:val="00A85EDB"/>
    <w:rsid w:val="00A91ACA"/>
    <w:rsid w:val="00A922F7"/>
    <w:rsid w:val="00A923F4"/>
    <w:rsid w:val="00A94022"/>
    <w:rsid w:val="00A950BF"/>
    <w:rsid w:val="00A971E8"/>
    <w:rsid w:val="00A9735D"/>
    <w:rsid w:val="00A97F08"/>
    <w:rsid w:val="00AA4331"/>
    <w:rsid w:val="00AA43BF"/>
    <w:rsid w:val="00AA4541"/>
    <w:rsid w:val="00AA4CFD"/>
    <w:rsid w:val="00AA52C9"/>
    <w:rsid w:val="00AA5878"/>
    <w:rsid w:val="00AA6AFA"/>
    <w:rsid w:val="00AB0384"/>
    <w:rsid w:val="00AB0905"/>
    <w:rsid w:val="00AB161D"/>
    <w:rsid w:val="00AB1E98"/>
    <w:rsid w:val="00AB210C"/>
    <w:rsid w:val="00AB27C7"/>
    <w:rsid w:val="00AB4C7D"/>
    <w:rsid w:val="00AB4EE7"/>
    <w:rsid w:val="00AB6164"/>
    <w:rsid w:val="00AB7197"/>
    <w:rsid w:val="00AB7841"/>
    <w:rsid w:val="00AC07E7"/>
    <w:rsid w:val="00AC5DD2"/>
    <w:rsid w:val="00AC65E1"/>
    <w:rsid w:val="00AC78CD"/>
    <w:rsid w:val="00AD38CA"/>
    <w:rsid w:val="00AD44A2"/>
    <w:rsid w:val="00AD5046"/>
    <w:rsid w:val="00AD5B38"/>
    <w:rsid w:val="00AD6B21"/>
    <w:rsid w:val="00AE0EFF"/>
    <w:rsid w:val="00AE11D1"/>
    <w:rsid w:val="00AE1D65"/>
    <w:rsid w:val="00AE2168"/>
    <w:rsid w:val="00AE3808"/>
    <w:rsid w:val="00AE4F55"/>
    <w:rsid w:val="00AE5B2D"/>
    <w:rsid w:val="00AF03A9"/>
    <w:rsid w:val="00AF0C84"/>
    <w:rsid w:val="00AF130F"/>
    <w:rsid w:val="00AF1B73"/>
    <w:rsid w:val="00AF2CCB"/>
    <w:rsid w:val="00AF7243"/>
    <w:rsid w:val="00B027AB"/>
    <w:rsid w:val="00B03420"/>
    <w:rsid w:val="00B0349A"/>
    <w:rsid w:val="00B07A77"/>
    <w:rsid w:val="00B11498"/>
    <w:rsid w:val="00B13353"/>
    <w:rsid w:val="00B149A0"/>
    <w:rsid w:val="00B15FD4"/>
    <w:rsid w:val="00B17780"/>
    <w:rsid w:val="00B179B4"/>
    <w:rsid w:val="00B17DC0"/>
    <w:rsid w:val="00B23F2B"/>
    <w:rsid w:val="00B244F7"/>
    <w:rsid w:val="00B245B4"/>
    <w:rsid w:val="00B26187"/>
    <w:rsid w:val="00B279F5"/>
    <w:rsid w:val="00B320BB"/>
    <w:rsid w:val="00B3216F"/>
    <w:rsid w:val="00B33D89"/>
    <w:rsid w:val="00B34CB6"/>
    <w:rsid w:val="00B36B12"/>
    <w:rsid w:val="00B40F83"/>
    <w:rsid w:val="00B4106D"/>
    <w:rsid w:val="00B4180D"/>
    <w:rsid w:val="00B4440C"/>
    <w:rsid w:val="00B4567D"/>
    <w:rsid w:val="00B51672"/>
    <w:rsid w:val="00B51E07"/>
    <w:rsid w:val="00B52765"/>
    <w:rsid w:val="00B5480E"/>
    <w:rsid w:val="00B5511E"/>
    <w:rsid w:val="00B56797"/>
    <w:rsid w:val="00B569D2"/>
    <w:rsid w:val="00B569EA"/>
    <w:rsid w:val="00B56A56"/>
    <w:rsid w:val="00B57C4F"/>
    <w:rsid w:val="00B61EBF"/>
    <w:rsid w:val="00B624FC"/>
    <w:rsid w:val="00B6485B"/>
    <w:rsid w:val="00B75363"/>
    <w:rsid w:val="00B77425"/>
    <w:rsid w:val="00B8014E"/>
    <w:rsid w:val="00B80418"/>
    <w:rsid w:val="00B815C6"/>
    <w:rsid w:val="00B825A9"/>
    <w:rsid w:val="00B8263E"/>
    <w:rsid w:val="00B82745"/>
    <w:rsid w:val="00B82FDE"/>
    <w:rsid w:val="00B83544"/>
    <w:rsid w:val="00B865CE"/>
    <w:rsid w:val="00B92108"/>
    <w:rsid w:val="00B926FE"/>
    <w:rsid w:val="00B9581C"/>
    <w:rsid w:val="00B97DDC"/>
    <w:rsid w:val="00BA650E"/>
    <w:rsid w:val="00BB06F3"/>
    <w:rsid w:val="00BB2D0F"/>
    <w:rsid w:val="00BB3683"/>
    <w:rsid w:val="00BB3EE0"/>
    <w:rsid w:val="00BB4FFF"/>
    <w:rsid w:val="00BB51E0"/>
    <w:rsid w:val="00BB5BDC"/>
    <w:rsid w:val="00BB6498"/>
    <w:rsid w:val="00BB6AE2"/>
    <w:rsid w:val="00BC0C26"/>
    <w:rsid w:val="00BC0C7A"/>
    <w:rsid w:val="00BC20AF"/>
    <w:rsid w:val="00BC29D6"/>
    <w:rsid w:val="00BC3FE0"/>
    <w:rsid w:val="00BC5F4E"/>
    <w:rsid w:val="00BC6F8A"/>
    <w:rsid w:val="00BD31EB"/>
    <w:rsid w:val="00BD3AFA"/>
    <w:rsid w:val="00BD3DDF"/>
    <w:rsid w:val="00BD5349"/>
    <w:rsid w:val="00BD5486"/>
    <w:rsid w:val="00BD7C79"/>
    <w:rsid w:val="00BE0D2F"/>
    <w:rsid w:val="00BE141C"/>
    <w:rsid w:val="00BE18A5"/>
    <w:rsid w:val="00BE19AD"/>
    <w:rsid w:val="00BE3EB1"/>
    <w:rsid w:val="00BE70EC"/>
    <w:rsid w:val="00BF0FAC"/>
    <w:rsid w:val="00BF1956"/>
    <w:rsid w:val="00BF278F"/>
    <w:rsid w:val="00BF27DF"/>
    <w:rsid w:val="00BF4BB9"/>
    <w:rsid w:val="00BF6FBD"/>
    <w:rsid w:val="00BF7B81"/>
    <w:rsid w:val="00BF7D0B"/>
    <w:rsid w:val="00BF7D22"/>
    <w:rsid w:val="00C00615"/>
    <w:rsid w:val="00C00942"/>
    <w:rsid w:val="00C01638"/>
    <w:rsid w:val="00C01BE2"/>
    <w:rsid w:val="00C04203"/>
    <w:rsid w:val="00C04559"/>
    <w:rsid w:val="00C12EAE"/>
    <w:rsid w:val="00C16797"/>
    <w:rsid w:val="00C17886"/>
    <w:rsid w:val="00C201B3"/>
    <w:rsid w:val="00C22F5F"/>
    <w:rsid w:val="00C25B8E"/>
    <w:rsid w:val="00C27AF6"/>
    <w:rsid w:val="00C30C8B"/>
    <w:rsid w:val="00C324AD"/>
    <w:rsid w:val="00C32851"/>
    <w:rsid w:val="00C33DE9"/>
    <w:rsid w:val="00C40B3A"/>
    <w:rsid w:val="00C4283C"/>
    <w:rsid w:val="00C430A6"/>
    <w:rsid w:val="00C45452"/>
    <w:rsid w:val="00C45F3A"/>
    <w:rsid w:val="00C461E8"/>
    <w:rsid w:val="00C5149E"/>
    <w:rsid w:val="00C53495"/>
    <w:rsid w:val="00C54C1C"/>
    <w:rsid w:val="00C550D7"/>
    <w:rsid w:val="00C55505"/>
    <w:rsid w:val="00C55E91"/>
    <w:rsid w:val="00C57027"/>
    <w:rsid w:val="00C571C9"/>
    <w:rsid w:val="00C607D3"/>
    <w:rsid w:val="00C64416"/>
    <w:rsid w:val="00C65250"/>
    <w:rsid w:val="00C65394"/>
    <w:rsid w:val="00C65514"/>
    <w:rsid w:val="00C65771"/>
    <w:rsid w:val="00C67513"/>
    <w:rsid w:val="00C703FE"/>
    <w:rsid w:val="00C70983"/>
    <w:rsid w:val="00C72134"/>
    <w:rsid w:val="00C73961"/>
    <w:rsid w:val="00C75756"/>
    <w:rsid w:val="00C75AFA"/>
    <w:rsid w:val="00C77A27"/>
    <w:rsid w:val="00C80A3A"/>
    <w:rsid w:val="00C82B2A"/>
    <w:rsid w:val="00C82D23"/>
    <w:rsid w:val="00C868A0"/>
    <w:rsid w:val="00C90D89"/>
    <w:rsid w:val="00C944E5"/>
    <w:rsid w:val="00C9508A"/>
    <w:rsid w:val="00C95A69"/>
    <w:rsid w:val="00C96B70"/>
    <w:rsid w:val="00CA12D6"/>
    <w:rsid w:val="00CA244F"/>
    <w:rsid w:val="00CA3AE3"/>
    <w:rsid w:val="00CA4C49"/>
    <w:rsid w:val="00CA7281"/>
    <w:rsid w:val="00CB0BF6"/>
    <w:rsid w:val="00CB0EA9"/>
    <w:rsid w:val="00CB156A"/>
    <w:rsid w:val="00CB2BCE"/>
    <w:rsid w:val="00CC0E20"/>
    <w:rsid w:val="00CC3460"/>
    <w:rsid w:val="00CC3EA2"/>
    <w:rsid w:val="00CC401D"/>
    <w:rsid w:val="00CC41BB"/>
    <w:rsid w:val="00CC44BF"/>
    <w:rsid w:val="00CC5688"/>
    <w:rsid w:val="00CC6562"/>
    <w:rsid w:val="00CD0431"/>
    <w:rsid w:val="00CD190F"/>
    <w:rsid w:val="00CD25F0"/>
    <w:rsid w:val="00CD2754"/>
    <w:rsid w:val="00CD280C"/>
    <w:rsid w:val="00CD35B8"/>
    <w:rsid w:val="00CD3A7D"/>
    <w:rsid w:val="00CD3F37"/>
    <w:rsid w:val="00CD48E3"/>
    <w:rsid w:val="00CD4B4F"/>
    <w:rsid w:val="00CD505F"/>
    <w:rsid w:val="00CD5D5D"/>
    <w:rsid w:val="00CD64FC"/>
    <w:rsid w:val="00CE0238"/>
    <w:rsid w:val="00CE348A"/>
    <w:rsid w:val="00CE558B"/>
    <w:rsid w:val="00CE6D4F"/>
    <w:rsid w:val="00CF2AE9"/>
    <w:rsid w:val="00CF3CD3"/>
    <w:rsid w:val="00CF4321"/>
    <w:rsid w:val="00CF4C87"/>
    <w:rsid w:val="00CF4F8A"/>
    <w:rsid w:val="00CF5167"/>
    <w:rsid w:val="00CF56EA"/>
    <w:rsid w:val="00CF62C5"/>
    <w:rsid w:val="00CF7028"/>
    <w:rsid w:val="00CF7D74"/>
    <w:rsid w:val="00D000C6"/>
    <w:rsid w:val="00D00EAE"/>
    <w:rsid w:val="00D01D90"/>
    <w:rsid w:val="00D01E69"/>
    <w:rsid w:val="00D0201E"/>
    <w:rsid w:val="00D02B28"/>
    <w:rsid w:val="00D0328E"/>
    <w:rsid w:val="00D03F95"/>
    <w:rsid w:val="00D073B2"/>
    <w:rsid w:val="00D1164B"/>
    <w:rsid w:val="00D127E1"/>
    <w:rsid w:val="00D1489B"/>
    <w:rsid w:val="00D16D08"/>
    <w:rsid w:val="00D17AAF"/>
    <w:rsid w:val="00D20164"/>
    <w:rsid w:val="00D20E11"/>
    <w:rsid w:val="00D23734"/>
    <w:rsid w:val="00D24207"/>
    <w:rsid w:val="00D2467C"/>
    <w:rsid w:val="00D251DA"/>
    <w:rsid w:val="00D33085"/>
    <w:rsid w:val="00D33687"/>
    <w:rsid w:val="00D34925"/>
    <w:rsid w:val="00D3626F"/>
    <w:rsid w:val="00D367E6"/>
    <w:rsid w:val="00D40BF4"/>
    <w:rsid w:val="00D40E41"/>
    <w:rsid w:val="00D4615A"/>
    <w:rsid w:val="00D472E7"/>
    <w:rsid w:val="00D517D6"/>
    <w:rsid w:val="00D52051"/>
    <w:rsid w:val="00D546C7"/>
    <w:rsid w:val="00D579A5"/>
    <w:rsid w:val="00D607B2"/>
    <w:rsid w:val="00D60ED9"/>
    <w:rsid w:val="00D61630"/>
    <w:rsid w:val="00D61F15"/>
    <w:rsid w:val="00D64EFE"/>
    <w:rsid w:val="00D65E5B"/>
    <w:rsid w:val="00D70BE2"/>
    <w:rsid w:val="00D723C9"/>
    <w:rsid w:val="00D7366B"/>
    <w:rsid w:val="00D7393A"/>
    <w:rsid w:val="00D761C8"/>
    <w:rsid w:val="00D81A74"/>
    <w:rsid w:val="00D81D0E"/>
    <w:rsid w:val="00D81D4A"/>
    <w:rsid w:val="00D822B4"/>
    <w:rsid w:val="00D82BFA"/>
    <w:rsid w:val="00D84E87"/>
    <w:rsid w:val="00D85979"/>
    <w:rsid w:val="00D85F84"/>
    <w:rsid w:val="00D9131F"/>
    <w:rsid w:val="00D92622"/>
    <w:rsid w:val="00D930F8"/>
    <w:rsid w:val="00D93801"/>
    <w:rsid w:val="00D940A9"/>
    <w:rsid w:val="00D94442"/>
    <w:rsid w:val="00D94A94"/>
    <w:rsid w:val="00D95498"/>
    <w:rsid w:val="00D95E86"/>
    <w:rsid w:val="00D97D6D"/>
    <w:rsid w:val="00DA02C1"/>
    <w:rsid w:val="00DA0F7D"/>
    <w:rsid w:val="00DA2875"/>
    <w:rsid w:val="00DA37CF"/>
    <w:rsid w:val="00DA3895"/>
    <w:rsid w:val="00DA6CC5"/>
    <w:rsid w:val="00DB01D1"/>
    <w:rsid w:val="00DB065C"/>
    <w:rsid w:val="00DB2E61"/>
    <w:rsid w:val="00DB3D53"/>
    <w:rsid w:val="00DB3FDA"/>
    <w:rsid w:val="00DB6CA0"/>
    <w:rsid w:val="00DC043E"/>
    <w:rsid w:val="00DC0BF3"/>
    <w:rsid w:val="00DC1CFE"/>
    <w:rsid w:val="00DC29FC"/>
    <w:rsid w:val="00DC55C0"/>
    <w:rsid w:val="00DD1635"/>
    <w:rsid w:val="00DD4EF2"/>
    <w:rsid w:val="00DE0580"/>
    <w:rsid w:val="00DE232E"/>
    <w:rsid w:val="00DE2A02"/>
    <w:rsid w:val="00DE3111"/>
    <w:rsid w:val="00DF0D71"/>
    <w:rsid w:val="00DF1C57"/>
    <w:rsid w:val="00DF40AE"/>
    <w:rsid w:val="00DF76F7"/>
    <w:rsid w:val="00E009B0"/>
    <w:rsid w:val="00E012DC"/>
    <w:rsid w:val="00E0234F"/>
    <w:rsid w:val="00E03502"/>
    <w:rsid w:val="00E04E1B"/>
    <w:rsid w:val="00E06006"/>
    <w:rsid w:val="00E06552"/>
    <w:rsid w:val="00E06CF1"/>
    <w:rsid w:val="00E07377"/>
    <w:rsid w:val="00E078BA"/>
    <w:rsid w:val="00E16D6C"/>
    <w:rsid w:val="00E2086A"/>
    <w:rsid w:val="00E22966"/>
    <w:rsid w:val="00E25DC7"/>
    <w:rsid w:val="00E2707F"/>
    <w:rsid w:val="00E27FEB"/>
    <w:rsid w:val="00E311C2"/>
    <w:rsid w:val="00E31C96"/>
    <w:rsid w:val="00E31F3F"/>
    <w:rsid w:val="00E32874"/>
    <w:rsid w:val="00E33094"/>
    <w:rsid w:val="00E359E5"/>
    <w:rsid w:val="00E36063"/>
    <w:rsid w:val="00E40099"/>
    <w:rsid w:val="00E408B3"/>
    <w:rsid w:val="00E508CE"/>
    <w:rsid w:val="00E5271C"/>
    <w:rsid w:val="00E52F8D"/>
    <w:rsid w:val="00E534CA"/>
    <w:rsid w:val="00E53802"/>
    <w:rsid w:val="00E553C3"/>
    <w:rsid w:val="00E57847"/>
    <w:rsid w:val="00E57D0D"/>
    <w:rsid w:val="00E62694"/>
    <w:rsid w:val="00E706D0"/>
    <w:rsid w:val="00E70D20"/>
    <w:rsid w:val="00E72422"/>
    <w:rsid w:val="00E73783"/>
    <w:rsid w:val="00E772FD"/>
    <w:rsid w:val="00E80A10"/>
    <w:rsid w:val="00E850F3"/>
    <w:rsid w:val="00E85F71"/>
    <w:rsid w:val="00E869BA"/>
    <w:rsid w:val="00E87020"/>
    <w:rsid w:val="00E8710C"/>
    <w:rsid w:val="00E87B60"/>
    <w:rsid w:val="00E87D10"/>
    <w:rsid w:val="00E92F5E"/>
    <w:rsid w:val="00E92F6B"/>
    <w:rsid w:val="00E93251"/>
    <w:rsid w:val="00E94742"/>
    <w:rsid w:val="00E952F7"/>
    <w:rsid w:val="00EA04B9"/>
    <w:rsid w:val="00EA0B9A"/>
    <w:rsid w:val="00EA25EC"/>
    <w:rsid w:val="00EA3699"/>
    <w:rsid w:val="00EA3DF0"/>
    <w:rsid w:val="00EA48CD"/>
    <w:rsid w:val="00EA665C"/>
    <w:rsid w:val="00EA78F6"/>
    <w:rsid w:val="00EB0182"/>
    <w:rsid w:val="00EB0B9F"/>
    <w:rsid w:val="00EB2908"/>
    <w:rsid w:val="00EB2AE0"/>
    <w:rsid w:val="00EB3294"/>
    <w:rsid w:val="00EB39F6"/>
    <w:rsid w:val="00EB3F56"/>
    <w:rsid w:val="00EB5B84"/>
    <w:rsid w:val="00EB6BF6"/>
    <w:rsid w:val="00EB79EC"/>
    <w:rsid w:val="00EB7C8C"/>
    <w:rsid w:val="00EC0D8E"/>
    <w:rsid w:val="00EC24C2"/>
    <w:rsid w:val="00EC2624"/>
    <w:rsid w:val="00EC3F20"/>
    <w:rsid w:val="00EC712D"/>
    <w:rsid w:val="00EC7A59"/>
    <w:rsid w:val="00ED08C8"/>
    <w:rsid w:val="00ED2E00"/>
    <w:rsid w:val="00ED5341"/>
    <w:rsid w:val="00ED66C4"/>
    <w:rsid w:val="00ED6CD2"/>
    <w:rsid w:val="00ED6DA3"/>
    <w:rsid w:val="00ED7E44"/>
    <w:rsid w:val="00EE0802"/>
    <w:rsid w:val="00EE2E3F"/>
    <w:rsid w:val="00EE37FE"/>
    <w:rsid w:val="00EE44EE"/>
    <w:rsid w:val="00EE579E"/>
    <w:rsid w:val="00EE5A84"/>
    <w:rsid w:val="00EE656A"/>
    <w:rsid w:val="00EE6DDE"/>
    <w:rsid w:val="00EE6E5F"/>
    <w:rsid w:val="00EE72AB"/>
    <w:rsid w:val="00EE76FA"/>
    <w:rsid w:val="00EE79A1"/>
    <w:rsid w:val="00EE7D04"/>
    <w:rsid w:val="00EE7FC9"/>
    <w:rsid w:val="00EF1125"/>
    <w:rsid w:val="00EF1BE6"/>
    <w:rsid w:val="00EF2350"/>
    <w:rsid w:val="00EF289B"/>
    <w:rsid w:val="00EF423B"/>
    <w:rsid w:val="00EF5316"/>
    <w:rsid w:val="00EF65BE"/>
    <w:rsid w:val="00EF67F8"/>
    <w:rsid w:val="00EF74F4"/>
    <w:rsid w:val="00F0037F"/>
    <w:rsid w:val="00F00803"/>
    <w:rsid w:val="00F02AD4"/>
    <w:rsid w:val="00F044DE"/>
    <w:rsid w:val="00F047C4"/>
    <w:rsid w:val="00F04CFF"/>
    <w:rsid w:val="00F05260"/>
    <w:rsid w:val="00F063D1"/>
    <w:rsid w:val="00F06B48"/>
    <w:rsid w:val="00F0709A"/>
    <w:rsid w:val="00F10D3C"/>
    <w:rsid w:val="00F11BD5"/>
    <w:rsid w:val="00F12231"/>
    <w:rsid w:val="00F13A21"/>
    <w:rsid w:val="00F149C9"/>
    <w:rsid w:val="00F14BAB"/>
    <w:rsid w:val="00F14E04"/>
    <w:rsid w:val="00F162CC"/>
    <w:rsid w:val="00F167BD"/>
    <w:rsid w:val="00F17B02"/>
    <w:rsid w:val="00F20385"/>
    <w:rsid w:val="00F206C9"/>
    <w:rsid w:val="00F20BE2"/>
    <w:rsid w:val="00F211D0"/>
    <w:rsid w:val="00F215FF"/>
    <w:rsid w:val="00F225E1"/>
    <w:rsid w:val="00F229D5"/>
    <w:rsid w:val="00F2335D"/>
    <w:rsid w:val="00F2413D"/>
    <w:rsid w:val="00F24DB6"/>
    <w:rsid w:val="00F26012"/>
    <w:rsid w:val="00F279BA"/>
    <w:rsid w:val="00F32E6F"/>
    <w:rsid w:val="00F34AA2"/>
    <w:rsid w:val="00F3504E"/>
    <w:rsid w:val="00F40644"/>
    <w:rsid w:val="00F43805"/>
    <w:rsid w:val="00F43B61"/>
    <w:rsid w:val="00F452E1"/>
    <w:rsid w:val="00F47038"/>
    <w:rsid w:val="00F47B19"/>
    <w:rsid w:val="00F47D72"/>
    <w:rsid w:val="00F502C3"/>
    <w:rsid w:val="00F515D7"/>
    <w:rsid w:val="00F51D0A"/>
    <w:rsid w:val="00F530FC"/>
    <w:rsid w:val="00F53851"/>
    <w:rsid w:val="00F55339"/>
    <w:rsid w:val="00F561D5"/>
    <w:rsid w:val="00F5655E"/>
    <w:rsid w:val="00F56BF1"/>
    <w:rsid w:val="00F571B9"/>
    <w:rsid w:val="00F57A93"/>
    <w:rsid w:val="00F6084F"/>
    <w:rsid w:val="00F6265A"/>
    <w:rsid w:val="00F62D06"/>
    <w:rsid w:val="00F63309"/>
    <w:rsid w:val="00F649A4"/>
    <w:rsid w:val="00F655F1"/>
    <w:rsid w:val="00F66334"/>
    <w:rsid w:val="00F70630"/>
    <w:rsid w:val="00F71892"/>
    <w:rsid w:val="00F72C7A"/>
    <w:rsid w:val="00F73613"/>
    <w:rsid w:val="00F75554"/>
    <w:rsid w:val="00F767F1"/>
    <w:rsid w:val="00F81DCF"/>
    <w:rsid w:val="00F82FE7"/>
    <w:rsid w:val="00F83FFF"/>
    <w:rsid w:val="00F859CB"/>
    <w:rsid w:val="00F90F99"/>
    <w:rsid w:val="00F91356"/>
    <w:rsid w:val="00F91AE8"/>
    <w:rsid w:val="00F92E31"/>
    <w:rsid w:val="00F956E7"/>
    <w:rsid w:val="00F95C8D"/>
    <w:rsid w:val="00F96347"/>
    <w:rsid w:val="00FA0BC7"/>
    <w:rsid w:val="00FA130C"/>
    <w:rsid w:val="00FA1F18"/>
    <w:rsid w:val="00FA211A"/>
    <w:rsid w:val="00FA39BB"/>
    <w:rsid w:val="00FA3F79"/>
    <w:rsid w:val="00FA402C"/>
    <w:rsid w:val="00FA4203"/>
    <w:rsid w:val="00FA4C3A"/>
    <w:rsid w:val="00FA4E29"/>
    <w:rsid w:val="00FA5E25"/>
    <w:rsid w:val="00FA606A"/>
    <w:rsid w:val="00FA65CC"/>
    <w:rsid w:val="00FB0C12"/>
    <w:rsid w:val="00FB1A18"/>
    <w:rsid w:val="00FB21EA"/>
    <w:rsid w:val="00FB36B4"/>
    <w:rsid w:val="00FB406D"/>
    <w:rsid w:val="00FB447F"/>
    <w:rsid w:val="00FB50E8"/>
    <w:rsid w:val="00FC060D"/>
    <w:rsid w:val="00FC0A7C"/>
    <w:rsid w:val="00FC104C"/>
    <w:rsid w:val="00FC1847"/>
    <w:rsid w:val="00FC2B67"/>
    <w:rsid w:val="00FC40BE"/>
    <w:rsid w:val="00FC504F"/>
    <w:rsid w:val="00FC548C"/>
    <w:rsid w:val="00FC586B"/>
    <w:rsid w:val="00FC5D93"/>
    <w:rsid w:val="00FC6408"/>
    <w:rsid w:val="00FC78BC"/>
    <w:rsid w:val="00FD1180"/>
    <w:rsid w:val="00FD11FF"/>
    <w:rsid w:val="00FD1F10"/>
    <w:rsid w:val="00FD4BAD"/>
    <w:rsid w:val="00FD6594"/>
    <w:rsid w:val="00FD783B"/>
    <w:rsid w:val="00FD7AFE"/>
    <w:rsid w:val="00FE0001"/>
    <w:rsid w:val="00FE03EC"/>
    <w:rsid w:val="00FE1165"/>
    <w:rsid w:val="00FE1C6F"/>
    <w:rsid w:val="00FE3E2B"/>
    <w:rsid w:val="00FE40AC"/>
    <w:rsid w:val="00FE6373"/>
    <w:rsid w:val="00FE69A0"/>
    <w:rsid w:val="00FF175B"/>
    <w:rsid w:val="00FF267C"/>
    <w:rsid w:val="00FF6E8E"/>
    <w:rsid w:val="00FF6F44"/>
    <w:rsid w:val="00FF6F6E"/>
    <w:rsid w:val="00FF70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0D3A449A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l-GR" w:eastAsia="el-GR" w:bidi="ar-SA"/>
      </w:rPr>
    </w:rPrDefault>
    <w:pPrDefault/>
  </w:docDefaults>
  <w:latentStyles w:defLockedState="0" w:defUIPriority="0" w:defSemiHidden="0" w:defUnhideWhenUsed="0" w:defQFormat="0" w:count="37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 Bullet" w:semiHidden="1" w:unhideWhenUsed="1"/>
    <w:lsdException w:name="List Number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Smart Link" w:semiHidden="1" w:uiPriority="99" w:unhideWhenUsed="1"/>
    <w:lsdException w:name="Smart Link Error" w:semiHidden="1" w:uiPriority="99" w:unhideWhenUsed="1"/>
  </w:latentStyles>
  <w:style w:type="paragraph" w:default="1" w:styleId="Normal">
    <w:name w:val="Normal"/>
    <w:qFormat/>
    <w:rsid w:val="0071495E"/>
    <w:rPr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qFormat/>
    <w:rsid w:val="00964E10"/>
    <w:pPr>
      <w:keepNext/>
      <w:overflowPunct w:val="0"/>
      <w:autoSpaceDE w:val="0"/>
      <w:autoSpaceDN w:val="0"/>
      <w:adjustRightInd w:val="0"/>
      <w:spacing w:after="120" w:line="280" w:lineRule="exact"/>
      <w:jc w:val="center"/>
      <w:textAlignment w:val="baseline"/>
      <w:outlineLvl w:val="0"/>
    </w:pPr>
    <w:rPr>
      <w:rFonts w:ascii="HellasTimes" w:hAnsi="HellasTimes" w:cs="HellasTimes"/>
      <w:b/>
      <w:bCs/>
      <w:lang w:val="el-G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910DF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rsid w:val="00A60B20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link w:val="FooterChar"/>
    <w:uiPriority w:val="99"/>
    <w:rsid w:val="00A60B20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A67F7E"/>
  </w:style>
  <w:style w:type="character" w:styleId="Hyperlink">
    <w:name w:val="Hyperlink"/>
    <w:basedOn w:val="DefaultParagraphFont"/>
    <w:rsid w:val="00383EE4"/>
    <w:rPr>
      <w:color w:val="0000FF"/>
      <w:u w:val="single"/>
    </w:rPr>
  </w:style>
  <w:style w:type="character" w:customStyle="1" w:styleId="txtboldonly">
    <w:name w:val="txtboldonly"/>
    <w:basedOn w:val="DefaultParagraphFont"/>
    <w:rsid w:val="005C44CE"/>
  </w:style>
  <w:style w:type="character" w:styleId="Emphasis">
    <w:name w:val="Emphasis"/>
    <w:basedOn w:val="DefaultParagraphFont"/>
    <w:uiPriority w:val="20"/>
    <w:qFormat/>
    <w:rsid w:val="004F7073"/>
    <w:rPr>
      <w:i/>
      <w:iCs/>
    </w:rPr>
  </w:style>
  <w:style w:type="character" w:styleId="Strong">
    <w:name w:val="Strong"/>
    <w:basedOn w:val="DefaultParagraphFont"/>
    <w:uiPriority w:val="22"/>
    <w:qFormat/>
    <w:rsid w:val="00910588"/>
    <w:rPr>
      <w:b/>
      <w:bCs/>
    </w:rPr>
  </w:style>
  <w:style w:type="paragraph" w:customStyle="1" w:styleId="Default">
    <w:name w:val="Default"/>
    <w:rsid w:val="00374F54"/>
    <w:pPr>
      <w:autoSpaceDE w:val="0"/>
      <w:autoSpaceDN w:val="0"/>
      <w:adjustRightInd w:val="0"/>
    </w:pPr>
    <w:rPr>
      <w:rFonts w:ascii="Futura ND" w:hAnsi="Futura ND" w:cs="Futura ND"/>
      <w:color w:val="000000"/>
      <w:sz w:val="24"/>
      <w:szCs w:val="24"/>
    </w:rPr>
  </w:style>
  <w:style w:type="paragraph" w:styleId="BodyText">
    <w:name w:val="Body Text"/>
    <w:basedOn w:val="Normal"/>
    <w:rsid w:val="00313CC6"/>
    <w:pPr>
      <w:autoSpaceDE w:val="0"/>
      <w:autoSpaceDN w:val="0"/>
    </w:pPr>
    <w:rPr>
      <w:rFonts w:ascii="Arial" w:hAnsi="Arial" w:cs="Arial"/>
      <w:sz w:val="20"/>
      <w:szCs w:val="20"/>
      <w:lang w:val="el-GR" w:eastAsia="el-GR"/>
    </w:rPr>
  </w:style>
  <w:style w:type="paragraph" w:styleId="BodyTextIndent">
    <w:name w:val="Body Text Indent"/>
    <w:basedOn w:val="Normal"/>
    <w:rsid w:val="00125857"/>
    <w:pPr>
      <w:tabs>
        <w:tab w:val="left" w:pos="5490"/>
      </w:tabs>
      <w:ind w:firstLine="720"/>
      <w:jc w:val="both"/>
    </w:pPr>
    <w:rPr>
      <w:lang w:val="el-GR" w:eastAsia="el-GR"/>
    </w:rPr>
  </w:style>
  <w:style w:type="paragraph" w:styleId="ListParagraph">
    <w:name w:val="List Paragraph"/>
    <w:basedOn w:val="Normal"/>
    <w:uiPriority w:val="34"/>
    <w:qFormat/>
    <w:rsid w:val="00217B2B"/>
    <w:pPr>
      <w:ind w:left="720"/>
      <w:contextualSpacing/>
    </w:pPr>
  </w:style>
  <w:style w:type="paragraph" w:styleId="BalloonText">
    <w:name w:val="Balloon Text"/>
    <w:basedOn w:val="Normal"/>
    <w:link w:val="BalloonTextChar"/>
    <w:rsid w:val="00FB21E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FB21EA"/>
    <w:rPr>
      <w:rFonts w:ascii="Tahoma" w:hAnsi="Tahoma" w:cs="Tahoma"/>
      <w:sz w:val="16"/>
      <w:szCs w:val="16"/>
      <w:lang w:val="en-US" w:eastAsia="en-US"/>
    </w:rPr>
  </w:style>
  <w:style w:type="character" w:styleId="FollowedHyperlink">
    <w:name w:val="FollowedHyperlink"/>
    <w:basedOn w:val="DefaultParagraphFont"/>
    <w:rsid w:val="002B37C3"/>
    <w:rPr>
      <w:color w:val="800080" w:themeColor="followedHyperlink"/>
      <w:u w:val="single"/>
    </w:rPr>
  </w:style>
  <w:style w:type="character" w:customStyle="1" w:styleId="st">
    <w:name w:val="st"/>
    <w:basedOn w:val="DefaultParagraphFont"/>
    <w:rsid w:val="002B37C3"/>
  </w:style>
  <w:style w:type="character" w:customStyle="1" w:styleId="gd">
    <w:name w:val="gd"/>
    <w:basedOn w:val="DefaultParagraphFont"/>
    <w:rsid w:val="002B37C3"/>
  </w:style>
  <w:style w:type="character" w:customStyle="1" w:styleId="doilink">
    <w:name w:val="doilink"/>
    <w:basedOn w:val="DefaultParagraphFont"/>
    <w:rsid w:val="002B37C3"/>
  </w:style>
  <w:style w:type="character" w:styleId="LineNumber">
    <w:name w:val="line number"/>
    <w:basedOn w:val="DefaultParagraphFont"/>
    <w:rsid w:val="002B37C3"/>
  </w:style>
  <w:style w:type="paragraph" w:styleId="NoSpacing">
    <w:name w:val="No Spacing"/>
    <w:uiPriority w:val="1"/>
    <w:qFormat/>
    <w:rsid w:val="00946E0E"/>
    <w:rPr>
      <w:sz w:val="24"/>
      <w:szCs w:val="24"/>
      <w:lang w:val="en-US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946E0E"/>
    <w:rPr>
      <w:sz w:val="24"/>
      <w:szCs w:val="24"/>
      <w:lang w:val="en-US"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BD5486"/>
    <w:rPr>
      <w:sz w:val="24"/>
      <w:szCs w:val="24"/>
      <w:lang w:val="en-US" w:eastAsia="en-US"/>
    </w:rPr>
  </w:style>
  <w:style w:type="paragraph" w:styleId="BodyText2">
    <w:name w:val="Body Text 2"/>
    <w:basedOn w:val="Normal"/>
    <w:link w:val="BodyText2Char"/>
    <w:unhideWhenUsed/>
    <w:rsid w:val="0035626A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rsid w:val="0035626A"/>
    <w:rPr>
      <w:sz w:val="24"/>
      <w:szCs w:val="24"/>
      <w:lang w:val="en-US" w:eastAsia="en-US"/>
    </w:rPr>
  </w:style>
  <w:style w:type="paragraph" w:styleId="Bibliography">
    <w:name w:val="Bibliography"/>
    <w:basedOn w:val="Normal"/>
    <w:next w:val="Normal"/>
    <w:uiPriority w:val="37"/>
    <w:semiHidden/>
    <w:unhideWhenUsed/>
    <w:rsid w:val="009F30C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3332974">
      <w:bodyDiv w:val="1"/>
      <w:marLeft w:val="3"/>
      <w:marRight w:val="3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6361802">
          <w:marLeft w:val="0"/>
          <w:marRight w:val="0"/>
          <w:marTop w:val="9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0920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95268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20269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60624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9465461">
      <w:bodyDiv w:val="1"/>
      <w:marLeft w:val="0"/>
      <w:marRight w:val="0"/>
      <w:marTop w:val="0"/>
      <w:marBottom w:val="1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1256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537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44983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78384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72179934">
                          <w:marLeft w:val="-150"/>
                          <w:marRight w:val="-150"/>
                          <w:marTop w:val="150"/>
                          <w:marBottom w:val="150"/>
                          <w:divBdr>
                            <w:top w:val="single" w:sz="6" w:space="0" w:color="C9C9C9"/>
                            <w:left w:val="single" w:sz="6" w:space="0" w:color="C9C9C9"/>
                            <w:bottom w:val="single" w:sz="6" w:space="0" w:color="C9C9C9"/>
                            <w:right w:val="single" w:sz="6" w:space="0" w:color="C9C9C9"/>
                          </w:divBdr>
                          <w:divsChild>
                            <w:div w:id="1623999831">
                              <w:marLeft w:val="-15"/>
                              <w:marRight w:val="-15"/>
                              <w:marTop w:val="0"/>
                              <w:marBottom w:val="0"/>
                              <w:divBdr>
                                <w:top w:val="single" w:sz="6" w:space="0" w:color="FFFFFF"/>
                                <w:left w:val="single" w:sz="6" w:space="0" w:color="FFFFFF"/>
                                <w:bottom w:val="single" w:sz="6" w:space="0" w:color="FFFFFF"/>
                                <w:right w:val="single" w:sz="6" w:space="0" w:color="FFFFFF"/>
                              </w:divBdr>
                              <w:divsChild>
                                <w:div w:id="1519170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729749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0692119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7932158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0276665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38180986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15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61690733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79185031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49606498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7690740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62766399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51924501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600942382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560479075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75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4114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5249244">
          <w:marLeft w:val="12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3292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46368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25542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006778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6" w:space="4" w:color="999999"/>
                            <w:left w:val="single" w:sz="6" w:space="4" w:color="999999"/>
                            <w:bottom w:val="single" w:sz="6" w:space="4" w:color="999999"/>
                            <w:right w:val="single" w:sz="6" w:space="4" w:color="999999"/>
                          </w:divBdr>
                          <w:divsChild>
                            <w:div w:id="194834770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19786350">
                                  <w:marLeft w:val="0"/>
                                  <w:marRight w:val="525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95472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43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462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4551832">
          <w:marLeft w:val="12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2990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0092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47491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318328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6" w:space="4" w:color="999999"/>
                            <w:left w:val="single" w:sz="6" w:space="4" w:color="999999"/>
                            <w:bottom w:val="single" w:sz="6" w:space="4" w:color="999999"/>
                            <w:right w:val="single" w:sz="6" w:space="4" w:color="999999"/>
                          </w:divBdr>
                          <w:divsChild>
                            <w:div w:id="14379469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82608923">
                                  <w:marLeft w:val="0"/>
                                  <w:marRight w:val="525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747688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97434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97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1202424">
          <w:marLeft w:val="12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2719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12645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87088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09120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6" w:space="4" w:color="999999"/>
                            <w:left w:val="single" w:sz="6" w:space="4" w:color="999999"/>
                            <w:bottom w:val="single" w:sz="6" w:space="4" w:color="999999"/>
                            <w:right w:val="single" w:sz="6" w:space="4" w:color="999999"/>
                          </w:divBdr>
                          <w:divsChild>
                            <w:div w:id="50305436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92755772">
                                  <w:marLeft w:val="0"/>
                                  <w:marRight w:val="525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47612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78000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255997">
          <w:marLeft w:val="12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1977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0509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17927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249917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6" w:space="4" w:color="999999"/>
                            <w:left w:val="single" w:sz="6" w:space="4" w:color="999999"/>
                            <w:bottom w:val="single" w:sz="6" w:space="4" w:color="999999"/>
                            <w:right w:val="single" w:sz="6" w:space="4" w:color="999999"/>
                          </w:divBdr>
                          <w:divsChild>
                            <w:div w:id="1282495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38700486">
                                  <w:marLeft w:val="0"/>
                                  <w:marRight w:val="525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425858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99365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ncbi.nlm.nih.gov/pubmed/?term=Cool%20P%5BAuthor%5D&amp;cauthor=true&amp;cauthor_uid=27578596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3390/polym11050925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mailto:vordosn@yahoo.com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2056A6AF-6C5E-4075-9652-1EECAF741E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7</Pages>
  <Words>1962</Words>
  <Characters>10597</Characters>
  <Application>Microsoft Office Word</Application>
  <DocSecurity>0</DocSecurity>
  <Lines>88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Ημ</vt:lpstr>
    </vt:vector>
  </TitlesOfParts>
  <Company>AUTH</Company>
  <LinksUpToDate>false</LinksUpToDate>
  <CharactersWithSpaces>125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Ημ</dc:title>
  <dc:creator>George Kyzas</dc:creator>
  <cp:lastModifiedBy>Lena Gkika</cp:lastModifiedBy>
  <cp:revision>12</cp:revision>
  <cp:lastPrinted>2011-05-24T12:00:00Z</cp:lastPrinted>
  <dcterms:created xsi:type="dcterms:W3CDTF">2018-08-13T07:13:00Z</dcterms:created>
  <dcterms:modified xsi:type="dcterms:W3CDTF">2019-09-09T19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style">
    <vt:lpwstr>american-chemical-society</vt:lpwstr>
  </property>
</Properties>
</file>